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605ED730" w:rsidR="00FE606F" w:rsidRDefault="00FE606F" w:rsidP="00FE606F"/>
    <w:p w14:paraId="31722DEC" w14:textId="409C8E6A" w:rsidR="00FE606F" w:rsidRDefault="00FE606F" w:rsidP="00FE606F">
      <w:pPr>
        <w:pStyle w:val="Heading1"/>
      </w:pPr>
      <w:r>
        <w:t>Abstract</w:t>
      </w:r>
    </w:p>
    <w:p w14:paraId="51104AB4" w14:textId="030F4A08" w:rsidR="00FE606F" w:rsidRDefault="00FE606F" w:rsidP="00FE606F">
      <w:pPr>
        <w:pStyle w:val="Heading1"/>
      </w:pPr>
      <w:r>
        <w:t>Keywords</w:t>
      </w:r>
    </w:p>
    <w:p w14:paraId="19736167" w14:textId="4DFF761C" w:rsidR="00FE606F" w:rsidRDefault="00FE606F" w:rsidP="00FE606F">
      <w:pPr>
        <w:pStyle w:val="Heading1"/>
      </w:pPr>
      <w:r>
        <w:t>Introduction</w:t>
      </w:r>
    </w:p>
    <w:p w14:paraId="5C630116" w14:textId="74DB4CF6" w:rsidR="00ED7CA8" w:rsidRDefault="00ED7CA8" w:rsidP="00ED7CA8"/>
    <w:p w14:paraId="2F0F477E" w14:textId="5AC18C98" w:rsidR="00545CE8" w:rsidRDefault="00545CE8" w:rsidP="00ED7CA8">
      <w:r>
        <w:t xml:space="preserve">For decades, early life experiences have been recognised as an important evolutionary process as they can have a lasting effect on an organism’s phenotype. </w:t>
      </w:r>
      <w:r w:rsidR="0007518A">
        <w:t>Theoretical</w:t>
      </w:r>
      <w:r>
        <w:t xml:space="preserve"> and experimental work suggests that developmental plasticity is adaptive when early life cues </w:t>
      </w:r>
      <w:r w:rsidR="0007518A">
        <w:t>predict later life environments</w:t>
      </w:r>
      <w:r w:rsidR="00764D36">
        <w:t>. The ability for</w:t>
      </w:r>
      <w:r w:rsidR="0007518A">
        <w:t xml:space="preserve"> </w:t>
      </w:r>
      <w:r w:rsidR="00FF3324">
        <w:t>embryos</w:t>
      </w:r>
      <w:r w:rsidR="0007518A">
        <w:t xml:space="preserve"> to pre-emptively match themselves to the environment </w:t>
      </w:r>
      <w:r w:rsidR="001858F0">
        <w:t>will be</w:t>
      </w:r>
      <w:r w:rsidR="0007518A">
        <w:t xml:space="preserve"> important </w:t>
      </w:r>
      <w:r w:rsidR="00764D36">
        <w:t>for</w:t>
      </w:r>
      <w:r w:rsidR="0007518A">
        <w:t xml:space="preserve"> ectotherms </w:t>
      </w:r>
      <w:r w:rsidR="00FA13F2">
        <w:t xml:space="preserve">as </w:t>
      </w:r>
      <w:r w:rsidR="00764D36">
        <w:t>mean</w:t>
      </w:r>
      <w:r w:rsidR="00FA13F2">
        <w:t xml:space="preserve"> temperatures </w:t>
      </w:r>
      <w:r w:rsidR="00764D36">
        <w:t>as well as</w:t>
      </w:r>
      <w:r w:rsidR="00FA13F2">
        <w:t xml:space="preserve"> temperature variability</w:t>
      </w:r>
      <w:r w:rsidR="00764D36">
        <w:t xml:space="preserve"> continue to increase</w:t>
      </w:r>
      <w:r w:rsidR="00FA13F2">
        <w:t>.</w:t>
      </w:r>
      <w:r w:rsidR="00FF3324">
        <w:t xml:space="preserve"> Oviparous reptiles </w:t>
      </w:r>
      <w:r w:rsidR="001858F0">
        <w:t xml:space="preserve">typically deposit their eggs in an untended nest, leaving embryos to develop in the microhabitat chosen by the mother. The incubation conditions </w:t>
      </w:r>
      <w:r w:rsidR="00FF3324">
        <w:t xml:space="preserve">will </w:t>
      </w:r>
      <w:r w:rsidR="001858F0">
        <w:t xml:space="preserve">go on and </w:t>
      </w:r>
      <w:r w:rsidR="005A031B">
        <w:t>shape</w:t>
      </w:r>
      <w:r w:rsidR="001858F0">
        <w:t xml:space="preserve"> the hatchling’s phenotype and impact its fitness and survival. </w:t>
      </w:r>
    </w:p>
    <w:p w14:paraId="5AA11734" w14:textId="45C1716A" w:rsidR="00545CE8" w:rsidRDefault="00545CE8" w:rsidP="00ED7CA8"/>
    <w:p w14:paraId="2928C467" w14:textId="56AF6EE0" w:rsidR="001858F0" w:rsidRDefault="007544B5" w:rsidP="00ED7CA8">
      <w:r>
        <w:t>There is a wealth of studies that illustrate that i</w:t>
      </w:r>
      <w:r w:rsidR="001858F0">
        <w:t xml:space="preserve">ncubation temperatures can have a profound influence on the hatchling’s phenotype. </w:t>
      </w:r>
    </w:p>
    <w:p w14:paraId="4BC10BF8" w14:textId="77777777" w:rsidR="001858F0" w:rsidRDefault="001858F0" w:rsidP="00ED7CA8"/>
    <w:p w14:paraId="0DA30E0E" w14:textId="77777777" w:rsidR="00ED7CA8" w:rsidRDefault="00ED7CA8" w:rsidP="00ED7CA8"/>
    <w:p w14:paraId="2BEB0BE3" w14:textId="36916EC6" w:rsidR="00324C22" w:rsidRDefault="00ED7CA8" w:rsidP="00ED7CA8">
      <w:r>
        <w:t>Growth rate is a</w:t>
      </w:r>
      <w:r w:rsidR="003572E8">
        <w:t xml:space="preserve"> key </w:t>
      </w:r>
      <w:r>
        <w:t>life history trait</w:t>
      </w:r>
      <w:r w:rsidR="003572E8">
        <w:t xml:space="preserve"> that can influence</w:t>
      </w:r>
      <w:r>
        <w:t xml:space="preserve"> </w:t>
      </w:r>
      <w:r w:rsidR="003572E8">
        <w:t xml:space="preserve">an individual’s fitness and survival. Fast growth rates enable individuals to reach sexual maturity earlier but may also compromise their lifespan compared to those with a slow growth rate (ref). </w:t>
      </w:r>
      <w:r w:rsidR="00324C22">
        <w:t xml:space="preserve">The temperature-size rule describes the widespread phenomenon that individuals or species that experience cold environments tend to grow more slowly and mature at the larger size compare to those exposure to hot environments. </w:t>
      </w:r>
      <w:r w:rsidR="00F11BB8">
        <w:t>In order to attain a large body size in cool environments, individual must prolong growth and</w:t>
      </w:r>
      <w:r w:rsidR="00980D2A">
        <w:t xml:space="preserve">. </w:t>
      </w:r>
      <w:r w:rsidR="00324C22">
        <w:t xml:space="preserve">Thermal plasticity in body size has been documented in  </w:t>
      </w:r>
    </w:p>
    <w:p w14:paraId="22D2C3A8" w14:textId="77777777" w:rsidR="00324C22" w:rsidRDefault="00324C22" w:rsidP="00ED7CA8"/>
    <w:p w14:paraId="3A36E68E" w14:textId="7333BC7C" w:rsidR="00ED7CA8" w:rsidRDefault="003572E8" w:rsidP="00ED7CA8">
      <w:r>
        <w:t>[</w:t>
      </w:r>
      <w:r w:rsidR="00ED7CA8">
        <w:t>What are the effects of incubation temperature on growth rate</w:t>
      </w:r>
      <w:r w:rsidR="00A34C03">
        <w:t xml:space="preserve">? </w:t>
      </w:r>
      <w:r>
        <w:t>Temperature</w:t>
      </w:r>
      <w:r w:rsidR="00D24095">
        <w:t>-</w:t>
      </w:r>
      <w:r>
        <w:t>size</w:t>
      </w:r>
      <w:r w:rsidR="00000893">
        <w:t xml:space="preserve"> </w:t>
      </w:r>
      <w:r>
        <w:t>r</w:t>
      </w:r>
      <w:r w:rsidR="00000893">
        <w:t>ule</w:t>
      </w:r>
      <w:r w:rsidR="00A34C03">
        <w:t>, examples, are they all mean sizes? Need to know how trajectories are altered because responses are not linear, comparisons/differences may be time/age specific which has implications on…?]</w:t>
      </w:r>
    </w:p>
    <w:p w14:paraId="490D07E1" w14:textId="09F4F8FB" w:rsidR="00ED7CA8" w:rsidRDefault="00ED7CA8" w:rsidP="00ED7CA8"/>
    <w:p w14:paraId="2E3A1FAA" w14:textId="65D11B7B" w:rsidR="003572E8" w:rsidRDefault="003572E8" w:rsidP="00ED7CA8">
      <w:r>
        <w:t>Evolutionary</w:t>
      </w:r>
      <w:r w:rsidR="00ED7CA8">
        <w:t xml:space="preserve"> changes in growth can occur</w:t>
      </w:r>
      <w:r>
        <w:t xml:space="preserve"> if it is heritable and there is</w:t>
      </w:r>
      <w:r w:rsidR="00ED7CA8">
        <w:t xml:space="preserve"> </w:t>
      </w:r>
      <w:r>
        <w:t xml:space="preserve">sufficient additive </w:t>
      </w:r>
      <w:r w:rsidR="00ED7CA8">
        <w:t xml:space="preserve">genetic </w:t>
      </w:r>
      <w:r>
        <w:t>variation for selection to act on. [Examples]</w:t>
      </w:r>
    </w:p>
    <w:p w14:paraId="56A5D1AE" w14:textId="040EC3BA" w:rsidR="00ED7CA8" w:rsidRDefault="003572E8" w:rsidP="00ED7CA8">
      <w:r>
        <w:t xml:space="preserve">Despite there being some evidence that suggests that growth can evolve, we do not currently know how heritability and additive genetic variance of growth varies with </w:t>
      </w:r>
      <w:r w:rsidR="00ED7CA8">
        <w:t>environmen</w:t>
      </w:r>
      <w:r>
        <w:t xml:space="preserve">t. [What are the theoretical expectations? How does temperature/environment changeAdditive genetic variance?]. Moreover, our understanding on how heritability and genetic variance changes with age is limited. </w:t>
      </w:r>
    </w:p>
    <w:p w14:paraId="457767B9" w14:textId="77777777" w:rsidR="003572E8" w:rsidRDefault="003572E8" w:rsidP="00ED7CA8"/>
    <w:p w14:paraId="79F801EF" w14:textId="0CCAB5D4" w:rsidR="00BC72BE" w:rsidRDefault="00BC72BE" w:rsidP="00ED7CA8">
      <w:r>
        <w:t xml:space="preserve">Here we investigated how </w:t>
      </w:r>
      <w:r w:rsidR="00E6342D">
        <w:t>incubation</w:t>
      </w:r>
      <w:r>
        <w:t xml:space="preserve"> temperatures affect</w:t>
      </w:r>
      <w:r w:rsidR="002D5A05">
        <w:t xml:space="preserve">s growth trajectories and the additive genetic </w:t>
      </w:r>
      <w:r w:rsidR="00F63BFD">
        <w:t>variance</w:t>
      </w:r>
      <w:r w:rsidR="002D5A05">
        <w:t xml:space="preserve"> </w:t>
      </w:r>
      <w:r w:rsidR="00BF3711">
        <w:t xml:space="preserve">of </w:t>
      </w:r>
      <w:r w:rsidR="00F63BFD">
        <w:t>growth</w:t>
      </w:r>
      <w:r>
        <w:t xml:space="preserve"> </w:t>
      </w:r>
      <w:r w:rsidR="002D5A05">
        <w:t xml:space="preserve">using </w:t>
      </w:r>
      <w:r>
        <w:t>an oviparous skink (</w:t>
      </w:r>
      <w:r w:rsidRPr="00BC72BE">
        <w:rPr>
          <w:i/>
          <w:iCs/>
        </w:rPr>
        <w:t>Lampropholis delicata</w:t>
      </w:r>
      <w:r>
        <w:t xml:space="preserve">). </w:t>
      </w:r>
      <w:r w:rsidR="00000893">
        <w:t xml:space="preserve">Using </w:t>
      </w:r>
      <w:r w:rsidR="006174D2">
        <w:t>8,433 SNP markers</w:t>
      </w:r>
      <w:r w:rsidR="001111B7">
        <w:t>, we</w:t>
      </w:r>
      <w:r w:rsidR="006174D2">
        <w:t xml:space="preserve"> derive</w:t>
      </w:r>
      <w:r w:rsidR="001111B7">
        <w:t>d</w:t>
      </w:r>
      <w:r w:rsidR="006174D2">
        <w:t xml:space="preserve"> a genomic relatedness matrix</w:t>
      </w:r>
      <w:r w:rsidR="00000893">
        <w:t xml:space="preserve"> to</w:t>
      </w:r>
      <w:r w:rsidR="00364AF0">
        <w:t xml:space="preserve"> [novel stuff]</w:t>
      </w:r>
      <w:r w:rsidR="00000893">
        <w:t xml:space="preserve"> address the following questions 1) How does developmental temperature affect </w:t>
      </w:r>
      <w:r w:rsidR="00DF41BA">
        <w:t xml:space="preserve">growth trajectories? </w:t>
      </w:r>
      <w:r w:rsidR="00DF41BA">
        <w:lastRenderedPageBreak/>
        <w:t xml:space="preserve">(initial mass, linear growth rate and curvature of </w:t>
      </w:r>
      <w:r w:rsidR="00F63BFD">
        <w:t>trajectory</w:t>
      </w:r>
      <w:r w:rsidR="00DF41BA">
        <w:t xml:space="preserve">) </w:t>
      </w:r>
      <w:r w:rsidR="00C366E7">
        <w:t xml:space="preserve">2) </w:t>
      </w:r>
      <w:r w:rsidR="00000893">
        <w:t xml:space="preserve">Does developmental temperature affect the relative contributions of </w:t>
      </w:r>
      <w:r w:rsidR="00DF41BA">
        <w:t xml:space="preserve">growth </w:t>
      </w:r>
      <w:r w:rsidR="00000893">
        <w:t>varianc</w:t>
      </w:r>
      <w:r w:rsidR="00DF41BA">
        <w:t>e</w:t>
      </w:r>
      <w:r w:rsidR="00000893">
        <w:t xml:space="preserve">? </w:t>
      </w:r>
      <w:r w:rsidR="00C366E7">
        <w:t xml:space="preserve">3) </w:t>
      </w:r>
      <w:r w:rsidR="00DF41BA">
        <w:t>How do</w:t>
      </w:r>
      <w:r w:rsidR="00925754">
        <w:t>es</w:t>
      </w:r>
      <w:r w:rsidR="00DF41BA">
        <w:t xml:space="preserve"> </w:t>
      </w:r>
      <w:r w:rsidR="00F63BFD">
        <w:t xml:space="preserve">developmental temperature change </w:t>
      </w:r>
      <w:r w:rsidR="00DF41BA">
        <w:t>the relative contributions of growth variance</w:t>
      </w:r>
      <w:r w:rsidR="00F63BFD">
        <w:t xml:space="preserve"> </w:t>
      </w:r>
      <w:r w:rsidR="00F91B6F">
        <w:t>as individuals age</w:t>
      </w:r>
      <w:r w:rsidR="000365A1">
        <w:t>?</w:t>
      </w:r>
    </w:p>
    <w:p w14:paraId="26452764" w14:textId="16ADAF02" w:rsidR="00FE606F" w:rsidRDefault="00FE606F" w:rsidP="00FE606F">
      <w:pPr>
        <w:pStyle w:val="Heading1"/>
      </w:pPr>
      <w:r>
        <w:t>Materials and Methods</w:t>
      </w:r>
    </w:p>
    <w:p w14:paraId="201F9407" w14:textId="77777777" w:rsidR="00AA1C83" w:rsidRPr="00AA1C83" w:rsidRDefault="00AA1C83" w:rsidP="00AA1C83"/>
    <w:p w14:paraId="430D03CD" w14:textId="3E0E04AA" w:rsidR="00062C67" w:rsidRDefault="00BF72A2" w:rsidP="0043490F">
      <w:pPr>
        <w:pStyle w:val="Heading2"/>
      </w:pPr>
      <w:r>
        <w:t>L</w:t>
      </w:r>
      <w:r w:rsidR="00062C67">
        <w:t>izard husbandry</w:t>
      </w:r>
      <w:r w:rsidR="00277AB9">
        <w:t>, breeding design</w:t>
      </w:r>
      <w:r>
        <w:t xml:space="preserve"> and egg collection</w:t>
      </w:r>
    </w:p>
    <w:p w14:paraId="2C785D01" w14:textId="77777777" w:rsidR="0001579C" w:rsidRDefault="0001579C" w:rsidP="0043490F"/>
    <w:p w14:paraId="6557A5CA" w14:textId="10E1AFA4" w:rsidR="00062C67" w:rsidRDefault="00F3290C" w:rsidP="0043490F">
      <w:r>
        <w:t>From 2015 – 2017, w</w:t>
      </w:r>
      <w:r w:rsidR="0001579C">
        <w:t xml:space="preserve">e established a breeding colony of adult </w:t>
      </w:r>
      <w:r w:rsidR="0001579C">
        <w:rPr>
          <w:i/>
        </w:rPr>
        <w:t>L. delicata</w:t>
      </w:r>
      <w:r w:rsidR="0001579C">
        <w:t xml:space="preserve"> (</w:t>
      </w:r>
      <w:commentRangeStart w:id="0"/>
      <w:r w:rsidR="0001579C">
        <w:t>n</w:t>
      </w:r>
      <w:r w:rsidR="0001579C" w:rsidRPr="00237431">
        <w:rPr>
          <w:vertAlign w:val="subscript"/>
        </w:rPr>
        <w:t>females</w:t>
      </w:r>
      <w:r w:rsidR="0001579C">
        <w:t xml:space="preserve"> =</w:t>
      </w:r>
      <w:r w:rsidR="00F87B5B">
        <w:t xml:space="preserve"> 1</w:t>
      </w:r>
      <w:r>
        <w:t>44</w:t>
      </w:r>
      <w:r w:rsidR="00F87B5B">
        <w:t xml:space="preserve">, </w:t>
      </w:r>
      <w:r w:rsidR="0001579C">
        <w:t xml:space="preserve"> n</w:t>
      </w:r>
      <w:r w:rsidR="0001579C" w:rsidRPr="00237431">
        <w:rPr>
          <w:vertAlign w:val="subscript"/>
        </w:rPr>
        <w:t>males</w:t>
      </w:r>
      <w:r w:rsidR="0001579C">
        <w:t xml:space="preserve"> =</w:t>
      </w:r>
      <w:r w:rsidR="00F87B5B">
        <w:t xml:space="preserve"> 50</w:t>
      </w:r>
      <w:commentRangeEnd w:id="0"/>
      <w:r w:rsidR="00277AB9">
        <w:rPr>
          <w:rStyle w:val="CommentReference"/>
        </w:rPr>
        <w:commentReference w:id="0"/>
      </w:r>
      <w:r w:rsidR="0001579C">
        <w:t xml:space="preserve">) using wild individuals collected across five </w:t>
      </w:r>
      <w:r w:rsidR="00277AB9">
        <w:t xml:space="preserve">sites throughout the Sydney region </w:t>
      </w:r>
      <w:r w:rsidR="0001579C">
        <w:t xml:space="preserve">between 28 August and 8 September 2015. </w:t>
      </w:r>
      <w:r w:rsidR="00AA1C83">
        <w:t xml:space="preserve">We used a half-sib breeding design where </w:t>
      </w:r>
      <w:r w:rsidR="0001579C">
        <w:t>up to</w:t>
      </w:r>
      <w:r w:rsidR="00062C67">
        <w:t xml:space="preserve"> three females were housed with a single male in </w:t>
      </w:r>
      <w:r w:rsidR="00AA1C83">
        <w:t>an</w:t>
      </w:r>
      <w:r w:rsidR="00062C67">
        <w:t xml:space="preserve"> </w:t>
      </w:r>
      <w:r w:rsidR="005C6252">
        <w:t>opaque plastic enclosure</w:t>
      </w:r>
      <w:r w:rsidR="00062C67">
        <w:t xml:space="preserve"> measuring 35cm </w:t>
      </w:r>
      <m:oMath>
        <m:r>
          <w:rPr>
            <w:rFonts w:ascii="Cambria Math" w:hAnsi="Cambria Math"/>
          </w:rPr>
          <m:t>×</m:t>
        </m:r>
      </m:oMath>
      <w:r w:rsidR="00062C67">
        <w:t xml:space="preserve"> 25cm </w:t>
      </w:r>
      <m:oMath>
        <m:r>
          <w:rPr>
            <w:rFonts w:ascii="Cambria Math" w:hAnsi="Cambria Math"/>
          </w:rPr>
          <m:t xml:space="preserve">× </m:t>
        </m:r>
      </m:oMath>
      <w:r w:rsidR="00062C67">
        <w:t xml:space="preserve">15cm (L </w:t>
      </w:r>
      <m:oMath>
        <m:r>
          <w:rPr>
            <w:rFonts w:ascii="Cambria Math" w:hAnsi="Cambria Math"/>
          </w:rPr>
          <m:t>×</m:t>
        </m:r>
      </m:oMath>
      <w:r w:rsidR="00062C67">
        <w:t xml:space="preserve"> W </w:t>
      </w:r>
      <m:oMath>
        <m:r>
          <w:rPr>
            <w:rFonts w:ascii="Cambria Math" w:hAnsi="Cambria Math"/>
          </w:rPr>
          <m:t>×</m:t>
        </m:r>
      </m:oMath>
      <w:r w:rsidR="00062C67">
        <w:t xml:space="preserve"> H). Enclosures were kept under UV lights</w:t>
      </w:r>
      <w:r w:rsidR="005C6252">
        <w:t xml:space="preserve"> (12L:12D)</w:t>
      </w:r>
      <w:r w:rsidR="00062C67">
        <w:t xml:space="preserve"> in a temperature control room set at 24ºC</w:t>
      </w:r>
      <w:r w:rsidR="004B38FB">
        <w:t xml:space="preserve"> and they were given access to a heat lamp that elevated temperatures to between 28-32</w:t>
      </w:r>
      <w:r w:rsidR="004B38FB" w:rsidRPr="004B38FB">
        <w:t xml:space="preserve"> </w:t>
      </w:r>
      <w:r w:rsidR="004B38FB">
        <w:t>ºC</w:t>
      </w:r>
      <w:r w:rsidR="00062C67">
        <w:t xml:space="preserve">. Each enclosure was lined with </w:t>
      </w:r>
      <w:commentRangeStart w:id="1"/>
      <w:r w:rsidR="00062C67">
        <w:t xml:space="preserve">newspaper </w:t>
      </w:r>
      <w:commentRangeEnd w:id="1"/>
      <w:r w:rsidR="004B38FB">
        <w:rPr>
          <w:rStyle w:val="CommentReference"/>
        </w:rPr>
        <w:commentReference w:id="1"/>
      </w:r>
      <w:r w:rsidR="00062C67">
        <w:t xml:space="preserve">and lizards </w:t>
      </w:r>
      <w:r w:rsidR="004B38FB">
        <w:t>had constant access to</w:t>
      </w:r>
      <w:r w:rsidR="00062C67">
        <w:t xml:space="preserve"> water and tree bark as refuge. </w:t>
      </w:r>
      <w:r w:rsidR="00BF3711">
        <w:t>Adult l</w:t>
      </w:r>
      <w:r w:rsidR="00062C67">
        <w:t xml:space="preserve">izards </w:t>
      </w:r>
      <w:commentRangeStart w:id="2"/>
      <w:commentRangeStart w:id="3"/>
      <w:r w:rsidR="00062C67">
        <w:t>were fed</w:t>
      </w:r>
      <w:r w:rsidR="00BF3711">
        <w:t xml:space="preserve"> medium sized</w:t>
      </w:r>
      <w:r w:rsidR="00062C67">
        <w:t xml:space="preserve"> crickets </w:t>
      </w:r>
      <w:commentRangeEnd w:id="2"/>
      <w:r w:rsidR="004B38FB">
        <w:rPr>
          <w:rStyle w:val="CommentReference"/>
        </w:rPr>
        <w:commentReference w:id="2"/>
      </w:r>
      <w:commentRangeEnd w:id="3"/>
      <w:r w:rsidR="00BF3711">
        <w:rPr>
          <w:rStyle w:val="CommentReference"/>
        </w:rPr>
        <w:commentReference w:id="3"/>
      </w:r>
      <w:r w:rsidR="00BF3711" w:rsidRPr="00BF3711">
        <w:rPr>
          <w:i/>
          <w:iCs/>
        </w:rPr>
        <w:t>ad libitum</w:t>
      </w:r>
      <w:r w:rsidR="00BF3711">
        <w:t xml:space="preserve"> </w:t>
      </w:r>
      <w:r w:rsidR="00062C67">
        <w:t>(</w:t>
      </w:r>
      <w:commentRangeStart w:id="4"/>
      <w:r w:rsidR="005C6252" w:rsidRPr="00B0332F">
        <w:rPr>
          <w:rFonts w:cs="Times New Roman"/>
          <w:i/>
        </w:rPr>
        <w:t>Acheta</w:t>
      </w:r>
      <w:commentRangeEnd w:id="4"/>
      <w:r w:rsidR="004B38FB">
        <w:rPr>
          <w:rStyle w:val="CommentReference"/>
        </w:rPr>
        <w:commentReference w:id="4"/>
      </w:r>
      <w:r w:rsidR="005C6252" w:rsidRPr="00B0332F">
        <w:rPr>
          <w:rFonts w:cs="Times New Roman"/>
          <w:i/>
        </w:rPr>
        <w:t xml:space="preserve"> domestica</w:t>
      </w:r>
      <w:r w:rsidR="00062C67">
        <w:t xml:space="preserve">) dusted with calcium powder and multi-vitamin every two days. </w:t>
      </w:r>
      <w:r w:rsidR="0001579C">
        <w:t xml:space="preserve">From </w:t>
      </w:r>
      <w:r w:rsidR="00BF3711">
        <w:t>the beginning of egg laying seasons (</w:t>
      </w:r>
      <w:r w:rsidR="007E6F6F">
        <w:t>October</w:t>
      </w:r>
      <w:r w:rsidR="0001579C">
        <w:t xml:space="preserve"> of each year</w:t>
      </w:r>
      <w:r w:rsidR="00BF3711">
        <w:t>)</w:t>
      </w:r>
      <w:r w:rsidR="0001579C">
        <w:t>,</w:t>
      </w:r>
      <w:r w:rsidR="00062C67">
        <w:t xml:space="preserve"> we </w:t>
      </w:r>
      <w:r w:rsidR="00BF3711">
        <w:t xml:space="preserve">replaced newpaper lining with garden potting mix and </w:t>
      </w:r>
      <w:r w:rsidR="00AA1C83">
        <w:t>placed a</w:t>
      </w:r>
      <w:r w:rsidR="0001579C">
        <w:t>n</w:t>
      </w:r>
      <w:r w:rsidR="00062C67">
        <w:t xml:space="preserve"> </w:t>
      </w:r>
      <w:r w:rsidR="0001579C">
        <w:t xml:space="preserve">opaque plastic </w:t>
      </w:r>
      <w:r w:rsidR="00062C67">
        <w:t>box (</w:t>
      </w:r>
      <w:r w:rsidR="0001579C">
        <w:t>12</w:t>
      </w:r>
      <w:r w:rsidR="00062C67">
        <w:t xml:space="preserve"> cm </w:t>
      </w:r>
      <m:oMath>
        <m:r>
          <w:rPr>
            <w:rFonts w:ascii="Cambria Math" w:hAnsi="Cambria Math"/>
          </w:rPr>
          <m:t>×</m:t>
        </m:r>
      </m:oMath>
      <w:r w:rsidR="00062C67">
        <w:t xml:space="preserve"> </w:t>
      </w:r>
      <w:r w:rsidR="0001579C">
        <w:t>17.5</w:t>
      </w:r>
      <w:r w:rsidR="00062C67">
        <w:t xml:space="preserve"> cm </w:t>
      </w:r>
      <m:oMath>
        <m:r>
          <w:rPr>
            <w:rFonts w:ascii="Cambria Math" w:hAnsi="Cambria Math"/>
          </w:rPr>
          <m:t xml:space="preserve">× </m:t>
        </m:r>
      </m:oMath>
      <w:r w:rsidR="0001579C">
        <w:t>4.3</w:t>
      </w:r>
      <w:r w:rsidR="00062C67">
        <w:t xml:space="preserve"> cm) containing moistened vermiculite </w:t>
      </w:r>
      <w:r w:rsidR="00AA1C83">
        <w:t xml:space="preserve">in each enclosure </w:t>
      </w:r>
      <w:r w:rsidR="00062C67">
        <w:t xml:space="preserve">for females to oviposit their eggs. </w:t>
      </w:r>
      <w:r w:rsidR="00BF3711">
        <w:t xml:space="preserve">During this time, enclosures were sprayed gently with water every second day to maintain a relatively humid environment. </w:t>
      </w:r>
      <w:r w:rsidR="007E6F6F">
        <w:t xml:space="preserve">From October to November, </w:t>
      </w:r>
      <w:r w:rsidR="0001579C">
        <w:t>egg</w:t>
      </w:r>
      <w:r w:rsidR="00062C67">
        <w:t xml:space="preserve"> boxes were checked every day</w:t>
      </w:r>
      <w:r w:rsidR="007E6F6F">
        <w:t xml:space="preserve">. </w:t>
      </w:r>
      <w:r w:rsidR="00F62084">
        <w:t xml:space="preserve">We took tail tip tissue samples from adults that were from enclosures that produced eggs for </w:t>
      </w:r>
      <w:r w:rsidR="00F87B5B">
        <w:t>DNA extraction</w:t>
      </w:r>
      <w:r w:rsidR="00F62084">
        <w:t xml:space="preserve"> (see below).</w:t>
      </w:r>
      <w:r w:rsidR="00505C06">
        <w:t xml:space="preserve"> All tissues were stored in 70% ethanol.</w:t>
      </w:r>
      <w:r w:rsidR="00F62084">
        <w:t xml:space="preserve"> </w:t>
      </w:r>
      <w:r w:rsidR="0085551F" w:rsidRPr="00B0332F">
        <w:rPr>
          <w:rFonts w:cs="Times New Roman"/>
        </w:rPr>
        <w:t xml:space="preserve">Animal collection was approved by the New South Wales National Parks and Wildlife Service (SL101549) and </w:t>
      </w:r>
      <w:r w:rsidR="004B38FB">
        <w:rPr>
          <w:rFonts w:cs="Times New Roman"/>
        </w:rPr>
        <w:t xml:space="preserve">all </w:t>
      </w:r>
      <w:r w:rsidR="0085551F" w:rsidRPr="00B0332F">
        <w:rPr>
          <w:rFonts w:cs="Times New Roman"/>
        </w:rPr>
        <w:t>procedures were approved by the Macquarie University Ethics committee (ARA 2015/015) and University of New South Wales Animal Care and Ethics committee (ACEC 15/51A).</w:t>
      </w:r>
    </w:p>
    <w:p w14:paraId="44F30B45" w14:textId="77777777" w:rsidR="0043490F" w:rsidRDefault="0043490F" w:rsidP="00062C67">
      <w:pPr>
        <w:pStyle w:val="Thesisnormal"/>
      </w:pPr>
    </w:p>
    <w:p w14:paraId="6E8019CF" w14:textId="77777777" w:rsidR="00062C67" w:rsidRDefault="00062C67" w:rsidP="0043490F">
      <w:pPr>
        <w:pStyle w:val="Heading2"/>
      </w:pPr>
      <w:r>
        <w:t>Incubation treatment</w:t>
      </w:r>
    </w:p>
    <w:p w14:paraId="63A55076" w14:textId="763BFD35" w:rsidR="001C1558" w:rsidRDefault="007E6F6F" w:rsidP="0043490F">
      <w:r>
        <w:t>Eggs were</w:t>
      </w:r>
      <w:r w:rsidR="005C6252">
        <w:t xml:space="preserve"> collected over two years </w:t>
      </w:r>
      <w:r w:rsidR="00F559CF">
        <w:t xml:space="preserve">from </w:t>
      </w:r>
      <w:r w:rsidR="005C6252">
        <w:t xml:space="preserve">2016 </w:t>
      </w:r>
      <w:r w:rsidR="00F559CF">
        <w:t>-</w:t>
      </w:r>
      <w:r w:rsidR="005C6252">
        <w:t>2017 and were</w:t>
      </w:r>
      <w:r>
        <w:t xml:space="preserve"> typically laid </w:t>
      </w:r>
      <w:r w:rsidR="006E02B5">
        <w:t>between</w:t>
      </w:r>
      <w:r>
        <w:t xml:space="preserve"> October –</w:t>
      </w:r>
      <w:r w:rsidR="008F7A48">
        <w:t xml:space="preserve">March. </w:t>
      </w:r>
      <w:r>
        <w:t xml:space="preserve">As soon as eggs were </w:t>
      </w:r>
      <w:r w:rsidR="0085551F">
        <w:t>found</w:t>
      </w:r>
      <w:r w:rsidR="001C1558">
        <w:t>, they were weighed using a digital scale to the nearest 0.01g (</w:t>
      </w:r>
      <w:r w:rsidR="0085551F">
        <w:t>Ohaus Scout SKX123</w:t>
      </w:r>
      <w:r w:rsidR="001C1558">
        <w:t>)</w:t>
      </w:r>
      <w:r w:rsidR="0085551F">
        <w:t>.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0085551F" w:rsidRPr="0085551F">
        <w:t xml:space="preserve"> </w:t>
      </w:r>
      <w:r w:rsidR="0085551F">
        <w:t>Each cup was then covered using cling wrap</w:t>
      </w:r>
      <w:r w:rsidR="00F559CF">
        <w:t xml:space="preserve"> and</w:t>
      </w:r>
      <w:r w:rsidR="0085551F">
        <w:t xml:space="preserve"> secured by an elastic band.</w:t>
      </w:r>
      <w:r w:rsidR="0085551F" w:rsidRPr="0085551F">
        <w:t xml:space="preserve"> </w:t>
      </w:r>
      <w:r w:rsidR="0085551F">
        <w:t>We assumed that eggs that were found together in the substrate box w</w:t>
      </w:r>
      <w:r w:rsidR="006F54DB">
        <w:t>ere</w:t>
      </w:r>
      <w:r w:rsidR="0085551F">
        <w:t xml:space="preserve"> from the same clutch</w:t>
      </w:r>
      <w:r w:rsidR="006F54DB">
        <w:t xml:space="preserve"> </w:t>
      </w:r>
      <w:r w:rsidR="00F559CF">
        <w:t>as</w:t>
      </w:r>
      <w:r w:rsidR="006F54DB">
        <w:t xml:space="preserve"> eggs from a single female are often stuck together</w:t>
      </w:r>
      <w:r w:rsidR="0085551F">
        <w:t xml:space="preserve">. Each clutch was pseudo-randomly assigned to one of two incubation treatments. We used two incubators </w:t>
      </w:r>
      <w:r w:rsidR="006F54DB">
        <w:t xml:space="preserve">to </w:t>
      </w:r>
      <w:r w:rsidR="0085551F">
        <w:t xml:space="preserve">precisely control the temperature </w:t>
      </w:r>
      <w:r w:rsidR="0056736E">
        <w:t xml:space="preserve">of eggs </w:t>
      </w:r>
      <w:r w:rsidR="0056736E" w:rsidRPr="00B0332F">
        <w:rPr>
          <w:rFonts w:cs="Times New Roman"/>
        </w:rPr>
        <w:t>(LabWit, ZXSD-R1090)</w:t>
      </w:r>
      <w:r w:rsidR="0056736E">
        <w:rPr>
          <w:rFonts w:cs="Times New Roman"/>
        </w:rPr>
        <w:t>.</w:t>
      </w:r>
      <w:r w:rsidR="0056736E" w:rsidRPr="00B0332F">
        <w:rPr>
          <w:rFonts w:cs="Times New Roman"/>
        </w:rPr>
        <w:t xml:space="preserve"> </w:t>
      </w:r>
      <w:r w:rsidR="0085551F">
        <w:t xml:space="preserve">The ‘hot’ incubation treatment </w:t>
      </w:r>
      <w:r w:rsidR="0056736E">
        <w:t>was exposed to</w:t>
      </w:r>
      <w:r w:rsidR="0085551F">
        <w:t xml:space="preserve"> a mean temperature of 29ºC whereas the ‘cold’ incubation treatment </w:t>
      </w:r>
      <w:r w:rsidR="0056736E">
        <w:t>was exposed to</w:t>
      </w:r>
      <w:r w:rsidR="0085551F">
        <w:t xml:space="preserve"> a mean temperature of 23ºC. </w:t>
      </w:r>
      <w:r w:rsidR="006F54DB">
        <w:t xml:space="preserve">However, both incubators </w:t>
      </w:r>
      <w:r w:rsidR="0085551F">
        <w:t>fluctuate</w:t>
      </w:r>
      <w:r w:rsidR="0056736E">
        <w:t>d</w:t>
      </w:r>
      <w:r w:rsidR="0085551F">
        <w:t xml:space="preserve"> +/- 3ºC over 24 hours. </w:t>
      </w:r>
      <w:r w:rsidR="004A5BC8">
        <w:t xml:space="preserve">These </w:t>
      </w:r>
      <w:r w:rsidR="00635EE7">
        <w:t>treatments</w:t>
      </w:r>
      <w:r w:rsidR="004A5BC8">
        <w:t xml:space="preserve"> represent the temperature extremes of natural nest sites</w:t>
      </w:r>
      <w:r w:rsidR="00635EE7">
        <w:t xml:space="preserve"> of </w:t>
      </w:r>
      <w:r w:rsidR="00635EE7">
        <w:rPr>
          <w:i/>
          <w:iCs/>
        </w:rPr>
        <w:t>L. delicata</w:t>
      </w:r>
      <w:r w:rsidR="00635EE7">
        <w:t xml:space="preserve"> </w:t>
      </w:r>
      <w:r w:rsidR="00635EE7">
        <w:fldChar w:fldCharType="begin"/>
      </w:r>
      <w:r w:rsidR="00635EE7">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635EE7">
        <w:fldChar w:fldCharType="separate"/>
      </w:r>
      <w:r w:rsidR="00635EE7">
        <w:rPr>
          <w:noProof/>
        </w:rPr>
        <w:t>(Cheetham et al., 2011)</w:t>
      </w:r>
      <w:r w:rsidR="00635EE7">
        <w:fldChar w:fldCharType="end"/>
      </w:r>
      <w:r w:rsidR="00635EE7">
        <w:t xml:space="preserve">. </w:t>
      </w:r>
      <w:r w:rsidR="0085551F" w:rsidRPr="00632F8F">
        <w:t>Egg cups were</w:t>
      </w:r>
      <w:r w:rsidR="00291B1F">
        <w:t xml:space="preserve"> rotated within each incubator </w:t>
      </w:r>
      <w:r w:rsidR="006F54DB">
        <w:t xml:space="preserve">weekly to avoid </w:t>
      </w:r>
      <w:r w:rsidR="00F559CF">
        <w:t>uneven heat circulation</w:t>
      </w:r>
      <w:r w:rsidR="006F54DB">
        <w:t xml:space="preserve"> within incubators. Incubators</w:t>
      </w:r>
      <w:r w:rsidR="00291B1F" w:rsidRPr="00443918">
        <w:t xml:space="preserve"> were also</w:t>
      </w:r>
      <w:r w:rsidR="0085551F" w:rsidRPr="00443918">
        <w:t xml:space="preserve"> checked daily for </w:t>
      </w:r>
      <w:r w:rsidR="006F54DB">
        <w:t>dead eggs</w:t>
      </w:r>
      <w:r w:rsidR="006F54DB" w:rsidRPr="00443918">
        <w:t xml:space="preserve"> </w:t>
      </w:r>
      <w:r w:rsidR="0085551F" w:rsidRPr="00443918">
        <w:t xml:space="preserve">and </w:t>
      </w:r>
      <w:r w:rsidR="006F54DB" w:rsidRPr="00443918">
        <w:t>emergent</w:t>
      </w:r>
      <w:r w:rsidR="0085551F" w:rsidRPr="00443918">
        <w:t xml:space="preserve"> hatchlings. On aver</w:t>
      </w:r>
      <w:r w:rsidR="0056736E" w:rsidRPr="00443918">
        <w:t xml:space="preserve">age, the incubation period for the ‘hot’ treatment was </w:t>
      </w:r>
      <w:r w:rsidR="00317AE3" w:rsidRPr="00443918">
        <w:t>29.36 days (SD = 2.17, range = 15 - 49)</w:t>
      </w:r>
      <w:r w:rsidR="0056736E" w:rsidRPr="00443918">
        <w:t xml:space="preserve"> days and </w:t>
      </w:r>
      <w:r w:rsidR="00317AE3" w:rsidRPr="00443918">
        <w:t xml:space="preserve">48.48 days (SD = 4.18, range = 25 - 56) </w:t>
      </w:r>
      <w:r w:rsidR="0056736E" w:rsidRPr="00443918">
        <w:t>for the ‘cold’ treatment.</w:t>
      </w:r>
      <w:r w:rsidR="0056736E">
        <w:t xml:space="preserve"> </w:t>
      </w:r>
    </w:p>
    <w:p w14:paraId="7F1750C7" w14:textId="0B401146" w:rsidR="00062C67" w:rsidRPr="00B178E1" w:rsidRDefault="00062C67" w:rsidP="0043490F"/>
    <w:p w14:paraId="3C82EE69" w14:textId="77777777" w:rsidR="00062C67" w:rsidRDefault="00062C67" w:rsidP="0043490F">
      <w:pPr>
        <w:pStyle w:val="Heading2"/>
      </w:pPr>
      <w:r>
        <w:t>Quantifying growth rate</w:t>
      </w:r>
    </w:p>
    <w:p w14:paraId="6F52A9F1" w14:textId="48B374F2" w:rsidR="00062C67" w:rsidRPr="001C4008" w:rsidRDefault="00062C67" w:rsidP="0043490F">
      <w:r>
        <w:t xml:space="preserve">Newly emerged hatchlings were weighed to the nearest 0.01g and </w:t>
      </w:r>
      <w:r w:rsidR="00B704F9">
        <w:t>a small tail tip clipping (~2mm) was taken for genetic analyses (see below). V</w:t>
      </w:r>
      <w:r>
        <w:t>entral photographs were taken</w:t>
      </w:r>
      <w:r w:rsidR="001C4008">
        <w:t xml:space="preserve"> for digital measurement</w:t>
      </w:r>
      <w:r w:rsidR="00765005">
        <w:t xml:space="preserve"> (</w:t>
      </w:r>
      <w:r w:rsidR="005C6252">
        <w:t>Nikon Coolpix A</w:t>
      </w:r>
      <w:r w:rsidR="000040D3">
        <w:t>900</w:t>
      </w:r>
      <w:r w:rsidR="00765005">
        <w:t>)</w:t>
      </w:r>
      <w:r w:rsidR="00211263">
        <w:t>.</w:t>
      </w:r>
      <w:r w:rsidR="00B704F9">
        <w:t xml:space="preserve"> For the first two months, p</w:t>
      </w:r>
      <w:r w:rsidR="00211263">
        <w:t>hotographs of hatch</w:t>
      </w:r>
      <w:r w:rsidR="00B704F9">
        <w:t>l</w:t>
      </w:r>
      <w:r w:rsidR="00211263">
        <w:t>ings were tak</w:t>
      </w:r>
      <w:r w:rsidR="00B704F9">
        <w:t xml:space="preserve">en </w:t>
      </w:r>
      <w:r w:rsidR="00211263">
        <w:t xml:space="preserve">approximately every 14 days. After which, </w:t>
      </w:r>
      <w:r w:rsidR="00B704F9">
        <w:t>hatchlings were photographed</w:t>
      </w:r>
      <w:r w:rsidR="00211263">
        <w:t xml:space="preserve"> at approximately</w:t>
      </w:r>
      <w:r w:rsidR="00B704F9">
        <w:t xml:space="preserve"> a</w:t>
      </w:r>
      <w:r w:rsidR="00211263">
        <w:t xml:space="preserve"> </w:t>
      </w:r>
      <w:r w:rsidR="00E87840">
        <w:t>3</w:t>
      </w:r>
      <w:r w:rsidR="000712A7">
        <w:t>5</w:t>
      </w:r>
      <w:r w:rsidR="00E87840">
        <w:t>-day</w:t>
      </w:r>
      <w:r w:rsidR="00211263">
        <w:t xml:space="preserve"> interval. </w:t>
      </w:r>
      <w:r w:rsidR="00E87840">
        <w:t xml:space="preserve">From approximately six months onwards, we manually measured hatchling SVL using a clear </w:t>
      </w:r>
      <w:r w:rsidR="00E87840" w:rsidRPr="000712A7">
        <w:t xml:space="preserve">ruler. </w:t>
      </w:r>
      <w:r w:rsidR="007B76C0" w:rsidRPr="000712A7">
        <w:t>Growth measurements continued until we had approximately 16 measures per individual (mean =</w:t>
      </w:r>
      <w:r w:rsidR="000712A7" w:rsidRPr="000712A7">
        <w:t xml:space="preserve"> 11.5</w:t>
      </w:r>
      <w:r w:rsidR="007B76C0" w:rsidRPr="000712A7">
        <w:t xml:space="preserve"> , range =</w:t>
      </w:r>
      <w:r w:rsidR="000712A7" w:rsidRPr="000712A7">
        <w:t xml:space="preserve"> 1 - 18</w:t>
      </w:r>
      <w:r w:rsidR="007B76C0" w:rsidRPr="000712A7">
        <w:t>).</w:t>
      </w:r>
      <w:r w:rsidR="007B76C0">
        <w:t xml:space="preserve"> </w:t>
      </w:r>
      <w:r w:rsidR="00E87840">
        <w:t>From the photographs, w</w:t>
      </w:r>
      <w:r w:rsidR="001C4008">
        <w:t xml:space="preserve">e </w:t>
      </w:r>
      <w:r w:rsidR="00E87840">
        <w:t>extracted</w:t>
      </w:r>
      <w:r w:rsidR="001C4008">
        <w:t xml:space="preserve"> snout-vent-length </w:t>
      </w:r>
      <w:r w:rsidR="001C4008" w:rsidRPr="001C4008">
        <w:rPr>
          <w:rFonts w:eastAsia="Times New Roman" w:cs="Times New Roman"/>
          <w:sz w:val="23"/>
          <w:szCs w:val="23"/>
          <w:shd w:val="clear" w:color="auto" w:fill="FFFFFF"/>
          <w:lang w:val="en-HK" w:eastAsia="en-GB"/>
        </w:rPr>
        <w:t>(SVL; from tip of</w:t>
      </w:r>
      <w:r w:rsidR="001C4008">
        <w:rPr>
          <w:rFonts w:eastAsia="Times New Roman" w:cs="Times New Roman"/>
          <w:sz w:val="23"/>
          <w:szCs w:val="23"/>
          <w:shd w:val="clear" w:color="auto" w:fill="FFFFFF"/>
          <w:lang w:val="en-HK" w:eastAsia="en-GB"/>
        </w:rPr>
        <w:t xml:space="preserve"> </w:t>
      </w:r>
      <w:r w:rsidR="001C4008" w:rsidRPr="001C4008">
        <w:rPr>
          <w:rFonts w:eastAsia="Times New Roman" w:cs="Times New Roman"/>
          <w:sz w:val="23"/>
          <w:szCs w:val="23"/>
          <w:shd w:val="clear" w:color="auto" w:fill="FFFFFF"/>
          <w:lang w:val="en-HK" w:eastAsia="en-GB"/>
        </w:rPr>
        <w:t>snout to the beginning of the cloaca opening)</w:t>
      </w:r>
      <w:r w:rsidR="00C91A55">
        <w:rPr>
          <w:rFonts w:eastAsia="Times New Roman" w:cs="Times New Roman"/>
          <w:sz w:val="23"/>
          <w:szCs w:val="23"/>
          <w:shd w:val="clear" w:color="auto" w:fill="FFFFFF"/>
          <w:lang w:val="en-HK" w:eastAsia="en-GB"/>
        </w:rPr>
        <w:t xml:space="preserve"> </w:t>
      </w:r>
      <w:r w:rsidR="00C91A55">
        <w:t>using ImageJ software</w:t>
      </w:r>
      <w:r w:rsidR="000C0B37">
        <w:t xml:space="preserve"> </w:t>
      </w:r>
      <w:r w:rsidR="000C0B37">
        <w:fldChar w:fldCharType="begin"/>
      </w:r>
      <w:r w:rsidR="000C0B37">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rsidR="000C0B37">
        <w:fldChar w:fldCharType="separate"/>
      </w:r>
      <w:r w:rsidR="000C0B37">
        <w:rPr>
          <w:noProof/>
        </w:rPr>
        <w:t>(Rueden et al., 2017)</w:t>
      </w:r>
      <w:r w:rsidR="000C0B37">
        <w:fldChar w:fldCharType="end"/>
      </w:r>
      <w:r w:rsidR="001C4008">
        <w:t xml:space="preserve">. </w:t>
      </w:r>
      <w:r w:rsidR="000040D3">
        <w:rPr>
          <w:rFonts w:eastAsia="Times New Roman" w:cs="Times New Roman"/>
          <w:sz w:val="23"/>
          <w:szCs w:val="23"/>
          <w:shd w:val="clear" w:color="auto" w:fill="FFFFFF"/>
          <w:lang w:val="en-HK" w:eastAsia="en-GB"/>
        </w:rPr>
        <w:t xml:space="preserve">For the first initial nine months, </w:t>
      </w:r>
      <w:r w:rsidR="000040D3">
        <w:t>h</w:t>
      </w:r>
      <w:r>
        <w:t xml:space="preserve">atchlings were housed </w:t>
      </w:r>
      <w:r w:rsidR="000040D3">
        <w:t>individually</w:t>
      </w:r>
      <w:r>
        <w:t xml:space="preserve"> in opaque plastic enclosures (</w:t>
      </w:r>
      <w:r w:rsidR="000040D3" w:rsidRPr="007E6C97">
        <w:rPr>
          <w:rFonts w:cs="Times New Roman"/>
        </w:rPr>
        <w:t>32.3cm x 18.5cm x 6cm</w:t>
      </w:r>
      <w:r>
        <w:t>) lined with newspaper.</w:t>
      </w:r>
      <w:r w:rsidR="00765005">
        <w:t xml:space="preserve"> </w:t>
      </w:r>
      <w:r w:rsidR="000040D3">
        <w:t>H</w:t>
      </w:r>
      <w:r>
        <w:t xml:space="preserve">atchlings </w:t>
      </w:r>
      <w:r w:rsidR="00590295">
        <w:t xml:space="preserve">were fed the same </w:t>
      </w:r>
      <w:r w:rsidR="00F559CF">
        <w:t>number</w:t>
      </w:r>
      <w:r w:rsidR="00590295">
        <w:t xml:space="preserve"> of crickets </w:t>
      </w:r>
      <w:r w:rsidR="00F559CF">
        <w:t>every second day</w:t>
      </w:r>
      <w:r w:rsidR="00590295">
        <w:t xml:space="preserve"> and </w:t>
      </w:r>
      <w:r>
        <w:t xml:space="preserve">had </w:t>
      </w:r>
      <w:r w:rsidR="00C91A55">
        <w:t xml:space="preserve">constant </w:t>
      </w:r>
      <w:r>
        <w:t xml:space="preserve">access to </w:t>
      </w:r>
      <w:r w:rsidR="00C91A55">
        <w:t xml:space="preserve">a </w:t>
      </w:r>
      <w:r>
        <w:t xml:space="preserve">tree bark refuge and </w:t>
      </w:r>
      <w:r w:rsidR="00C91A55">
        <w:t>water</w:t>
      </w:r>
      <w:r w:rsidR="00590295">
        <w:t>. Hatchling</w:t>
      </w:r>
      <w:r w:rsidR="000C0B37">
        <w:t xml:space="preserve"> enclosures</w:t>
      </w:r>
      <w:r w:rsidR="00590295">
        <w:t xml:space="preserve"> </w:t>
      </w:r>
      <w:r w:rsidR="000040D3">
        <w:t xml:space="preserve">were placed in </w:t>
      </w:r>
      <w:r w:rsidR="00590295">
        <w:t xml:space="preserve">a </w:t>
      </w:r>
      <w:r w:rsidR="000040D3">
        <w:t xml:space="preserve">temperature control room </w:t>
      </w:r>
      <w:r w:rsidR="00590295">
        <w:t xml:space="preserve">under the </w:t>
      </w:r>
      <w:r w:rsidR="000040D3">
        <w:t xml:space="preserve">same conditions as </w:t>
      </w:r>
      <w:r w:rsidR="00590295">
        <w:t xml:space="preserve">described above for the </w:t>
      </w:r>
      <w:r w:rsidR="000040D3">
        <w:t xml:space="preserve">adult colony. </w:t>
      </w:r>
      <w:r w:rsidR="00EA1D19">
        <w:t>For logistical reasons, a</w:t>
      </w:r>
      <w:r w:rsidR="00765005">
        <w:t>t approximately nine months</w:t>
      </w:r>
      <w:r w:rsidR="00EA1D19">
        <w:t xml:space="preserve">, hatchlings were housed in groups of five in opaque bins with the same measurements as the adult enclosures. We pseudo-randomised individuals to each shared </w:t>
      </w:r>
      <w:r w:rsidR="000040D3">
        <w:t>enclosure</w:t>
      </w:r>
      <w:r w:rsidR="00EA1D19">
        <w:t xml:space="preserve"> while maintaining </w:t>
      </w:r>
      <w:ins w:id="5" w:author="Daniel Noble" w:date="2020-05-22T15:56:00Z">
        <w:r w:rsidR="00590295">
          <w:t xml:space="preserve">a </w:t>
        </w:r>
      </w:ins>
      <w:r w:rsidR="00EA1D19">
        <w:t xml:space="preserve">similar number of individuals from each </w:t>
      </w:r>
      <w:r w:rsidR="000040D3">
        <w:t>treatment.</w:t>
      </w:r>
      <w:r w:rsidR="00EA1D19">
        <w:t xml:space="preserve"> </w:t>
      </w:r>
      <w:commentRangeStart w:id="6"/>
      <w:r w:rsidR="00EA1D19">
        <w:t>We were unable to balance sex across enclosures as hatchlings were still too young to determine their sex</w:t>
      </w:r>
      <w:r w:rsidR="00FA717A">
        <w:t xml:space="preserve">, however </w:t>
      </w:r>
      <w:commentRangeStart w:id="7"/>
      <w:r w:rsidR="000040D3" w:rsidRPr="00FC2D8C">
        <w:t>sex</w:t>
      </w:r>
      <w:r w:rsidR="00FA717A" w:rsidRPr="00FC2D8C">
        <w:t xml:space="preserve"> was </w:t>
      </w:r>
      <w:r w:rsidR="00505C06" w:rsidRPr="00FC2D8C">
        <w:t xml:space="preserve">later determined using SNP markers and </w:t>
      </w:r>
      <w:r w:rsidR="00FA717A" w:rsidRPr="00FC2D8C">
        <w:t>accounted for in statistical analyses</w:t>
      </w:r>
      <w:r w:rsidR="000040D3" w:rsidRPr="00FC2D8C">
        <w:t xml:space="preserve"> (see below)</w:t>
      </w:r>
      <w:r w:rsidR="00EA1D19" w:rsidRPr="00FC2D8C">
        <w:t>.</w:t>
      </w:r>
      <w:commentRangeEnd w:id="6"/>
      <w:r w:rsidR="00590295">
        <w:rPr>
          <w:rStyle w:val="CommentReference"/>
        </w:rPr>
        <w:commentReference w:id="6"/>
      </w:r>
      <w:r w:rsidR="00EA1D19" w:rsidRPr="00FC2D8C">
        <w:t xml:space="preserve"> </w:t>
      </w:r>
      <w:commentRangeEnd w:id="7"/>
      <w:r w:rsidR="00FC2D8C">
        <w:rPr>
          <w:rStyle w:val="CommentReference"/>
        </w:rPr>
        <w:commentReference w:id="7"/>
      </w:r>
      <w:r w:rsidR="007B76C0" w:rsidRPr="001C4008">
        <w:t xml:space="preserve"> </w:t>
      </w:r>
    </w:p>
    <w:p w14:paraId="514E841A" w14:textId="77777777" w:rsidR="00062C67" w:rsidRDefault="00062C67" w:rsidP="00062C67">
      <w:pPr>
        <w:pStyle w:val="Thesisnormal"/>
      </w:pPr>
    </w:p>
    <w:p w14:paraId="3603A668" w14:textId="2E3E15E0" w:rsidR="00C26FD1" w:rsidRDefault="00796769" w:rsidP="00C26FD1">
      <w:pPr>
        <w:pStyle w:val="Heading2"/>
        <w:rPr>
          <w:i w:val="0"/>
          <w:iCs/>
        </w:rPr>
      </w:pPr>
      <w:r>
        <w:t>Pedigree and genomic relatedness</w:t>
      </w:r>
    </w:p>
    <w:p w14:paraId="55D1AD0E" w14:textId="6122D30A" w:rsidR="00A34D03" w:rsidRPr="000712A7" w:rsidRDefault="009D3543" w:rsidP="00A34D03">
      <w:pPr>
        <w:rPr>
          <w:rFonts w:cs="Times New Roman"/>
        </w:rPr>
      </w:pPr>
      <w:r>
        <w:rPr>
          <w:rFonts w:cs="Times New Roman"/>
        </w:rPr>
        <w:t>Tail t</w:t>
      </w:r>
      <w:r w:rsidRPr="005D3EB4">
        <w:rPr>
          <w:rFonts w:cs="Times New Roman"/>
        </w:rPr>
        <w:t>issue</w:t>
      </w:r>
      <w:r>
        <w:rPr>
          <w:rFonts w:cs="Times New Roman"/>
        </w:rPr>
        <w:t xml:space="preserve"> </w:t>
      </w:r>
      <w:r w:rsidR="00505C06" w:rsidRPr="005D3EB4">
        <w:rPr>
          <w:rFonts w:cs="Times New Roman"/>
        </w:rPr>
        <w:t xml:space="preserve">samples from adults and hatchlings </w:t>
      </w:r>
      <w:r w:rsidR="000E0867">
        <w:rPr>
          <w:rFonts w:cs="Times New Roman"/>
        </w:rPr>
        <w:t>were</w:t>
      </w:r>
      <w:r w:rsidR="00505C06" w:rsidRPr="005D3EB4">
        <w:rPr>
          <w:rFonts w:cs="Times New Roman"/>
        </w:rPr>
        <w:t xml:space="preserve"> </w:t>
      </w:r>
      <w:r w:rsidR="000E0867">
        <w:rPr>
          <w:rFonts w:cs="Times New Roman"/>
        </w:rPr>
        <w:t xml:space="preserve">used to </w:t>
      </w:r>
      <w:r w:rsidR="00505C06" w:rsidRPr="005D3EB4">
        <w:rPr>
          <w:rFonts w:cs="Times New Roman"/>
        </w:rPr>
        <w:t xml:space="preserve">determine parentage of </w:t>
      </w:r>
      <w:r w:rsidR="000E0867">
        <w:rPr>
          <w:rFonts w:cs="Times New Roman"/>
        </w:rPr>
        <w:t>offspring</w:t>
      </w:r>
      <w:r w:rsidR="00BF72A2" w:rsidRPr="005D3EB4">
        <w:rPr>
          <w:rFonts w:cs="Times New Roman"/>
        </w:rPr>
        <w:t xml:space="preserve">. </w:t>
      </w:r>
      <w:r w:rsidR="00CB49E0">
        <w:rPr>
          <w:rFonts w:cs="Times New Roman"/>
        </w:rPr>
        <w:t xml:space="preserve">DNA extraction and </w:t>
      </w:r>
      <w:r w:rsidR="00A34D03">
        <w:rPr>
          <w:rFonts w:cs="Times New Roman"/>
        </w:rPr>
        <w:t>single nucleotide polymorphism (</w:t>
      </w:r>
      <w:r w:rsidR="00CB49E0">
        <w:rPr>
          <w:rFonts w:cs="Times New Roman"/>
        </w:rPr>
        <w:t>SNP</w:t>
      </w:r>
      <w:r w:rsidR="00A34D03">
        <w:rPr>
          <w:rFonts w:cs="Times New Roman"/>
        </w:rPr>
        <w:t>)</w:t>
      </w:r>
      <w:r w:rsidR="00CB49E0">
        <w:rPr>
          <w:rFonts w:cs="Times New Roman"/>
        </w:rPr>
        <w:t xml:space="preserve"> genotyping</w:t>
      </w:r>
      <w:r w:rsidR="006C12D6">
        <w:rPr>
          <w:rFonts w:cs="Times New Roman"/>
        </w:rPr>
        <w:t xml:space="preserve"> </w:t>
      </w:r>
      <w:r w:rsidR="00CB49E0">
        <w:rPr>
          <w:rFonts w:cs="Times New Roman"/>
        </w:rPr>
        <w:t>was performed</w:t>
      </w:r>
      <w:r w:rsidR="00C26FD1" w:rsidRPr="005D3EB4">
        <w:rPr>
          <w:rFonts w:cs="Times New Roman"/>
        </w:rPr>
        <w:t xml:space="preserve"> by Diversity Arrays</w:t>
      </w:r>
      <w:r w:rsidR="00F723BE">
        <w:rPr>
          <w:rFonts w:cs="Times New Roman"/>
        </w:rPr>
        <w:t xml:space="preserve"> Technology</w:t>
      </w:r>
      <w:r w:rsidR="00CB49E0">
        <w:rPr>
          <w:rFonts w:cs="Times New Roman"/>
        </w:rPr>
        <w:t xml:space="preserve">, </w:t>
      </w:r>
      <w:r w:rsidR="00CB49E0" w:rsidRPr="005D3EB4">
        <w:rPr>
          <w:rFonts w:cs="Times New Roman"/>
        </w:rPr>
        <w:t>a commercial company</w:t>
      </w:r>
      <w:r w:rsidR="006C12D6">
        <w:rPr>
          <w:rFonts w:cs="Times New Roman"/>
        </w:rPr>
        <w:t xml:space="preserve"> which</w:t>
      </w:r>
      <w:r w:rsidR="005D3EB4" w:rsidRPr="005D3EB4">
        <w:rPr>
          <w:rFonts w:cs="Times New Roman"/>
        </w:rPr>
        <w:t xml:space="preserve"> </w:t>
      </w:r>
      <w:r w:rsidR="00FF03FD" w:rsidRPr="005D3EB4">
        <w:rPr>
          <w:rFonts w:cs="Times New Roman"/>
        </w:rPr>
        <w:t>utilises a technique called DArTseq™</w:t>
      </w:r>
      <w:r w:rsidR="006C12D6">
        <w:rPr>
          <w:rFonts w:cs="Times New Roman"/>
        </w:rPr>
        <w:t>.</w:t>
      </w:r>
      <w:r w:rsidR="005D3EB4" w:rsidRPr="005D3EB4">
        <w:rPr>
          <w:rFonts w:cs="Times New Roman"/>
        </w:rPr>
        <w:t xml:space="preserve"> </w:t>
      </w:r>
      <w:r w:rsidR="00CB49E0">
        <w:rPr>
          <w:rFonts w:cs="Times New Roman"/>
        </w:rPr>
        <w:t xml:space="preserve">For more details on DNA extraction and SNP genotyping see ESM. </w:t>
      </w:r>
    </w:p>
    <w:p w14:paraId="3B9ECAAA" w14:textId="77777777" w:rsidR="00A34D03" w:rsidRDefault="00A34D03" w:rsidP="00C26FD1">
      <w:pPr>
        <w:rPr>
          <w:rFonts w:cs="Times New Roman"/>
        </w:rPr>
      </w:pPr>
    </w:p>
    <w:p w14:paraId="649C8497" w14:textId="0B32EC45" w:rsidR="00C26FD1" w:rsidRPr="00F723BE" w:rsidRDefault="00F723BE" w:rsidP="00C26FD1">
      <w:pPr>
        <w:rPr>
          <w:rFonts w:cs="Times New Roman"/>
        </w:rPr>
      </w:pPr>
      <w:r w:rsidRPr="006C12D6">
        <w:rPr>
          <w:rFonts w:cs="Times New Roman"/>
        </w:rPr>
        <w:t xml:space="preserve">DNA was extracted from tissue samples using a </w:t>
      </w:r>
      <w:r w:rsidRPr="006C12D6">
        <w:rPr>
          <w:rFonts w:eastAsia="Times New Roman" w:cs="Times New Roman"/>
        </w:rPr>
        <w:t>Qiagen DNeasy Blood and Tissue Kits following the manufacturer’s instructions</w:t>
      </w:r>
      <w:r>
        <w:rPr>
          <w:rFonts w:eastAsia="Times New Roman" w:cs="Times New Roman"/>
        </w:rPr>
        <w:t xml:space="preserve">. </w:t>
      </w:r>
      <w:r>
        <w:rPr>
          <w:rFonts w:cs="Times New Roman"/>
        </w:rPr>
        <w:t>Diversity Arrays Technology (DArT)</w:t>
      </w:r>
      <w:r w:rsidR="005D3EB4">
        <w:rPr>
          <w:rFonts w:cs="Times New Roman"/>
        </w:rPr>
        <w:t xml:space="preserve"> </w:t>
      </w:r>
      <w:r w:rsidR="005D3EB4" w:rsidRPr="005D3EB4">
        <w:rPr>
          <w:rFonts w:cs="Times New Roman"/>
        </w:rPr>
        <w:t>combi</w:t>
      </w:r>
      <w:r>
        <w:rPr>
          <w:rFonts w:cs="Times New Roman"/>
        </w:rPr>
        <w:t>nes</w:t>
      </w:r>
      <w:r w:rsidR="005D3EB4" w:rsidRPr="005D3EB4">
        <w:rPr>
          <w:rFonts w:cs="Times New Roman"/>
        </w:rPr>
        <w:t xml:space="preserve"> </w:t>
      </w:r>
      <w:r w:rsidR="00FF03FD" w:rsidRPr="005D3EB4">
        <w:rPr>
          <w:rFonts w:cs="Times New Roman"/>
        </w:rPr>
        <w:t xml:space="preserve">next generation sequencing </w:t>
      </w:r>
      <w:r w:rsidR="005D3EB4" w:rsidRPr="005D3EB4">
        <w:rPr>
          <w:rFonts w:cs="Times New Roman"/>
        </w:rPr>
        <w:t xml:space="preserve">platforms </w:t>
      </w:r>
      <w:r w:rsidR="00FF03FD" w:rsidRPr="005D3EB4">
        <w:rPr>
          <w:rFonts w:cs="Times New Roman"/>
        </w:rPr>
        <w:t>and genome complexity reduction methods</w:t>
      </w:r>
      <w:r w:rsidR="005D3EB4">
        <w:rPr>
          <w:rFonts w:cs="Times New Roman"/>
        </w:rPr>
        <w:t xml:space="preserve"> </w:t>
      </w:r>
      <w:r w:rsidR="005D3EB4" w:rsidRPr="005D3EB4">
        <w:rPr>
          <w:rFonts w:cs="Times New Roman"/>
        </w:rPr>
        <w:fldChar w:fldCharType="begin"/>
      </w:r>
      <w:r w:rsidR="005D3EB4" w:rsidRPr="005D3EB4">
        <w:rPr>
          <w:rFonts w:cs="Times New Roman"/>
        </w:rPr>
        <w:instrText xml:space="preserve"> ADDIN ZOTERO_ITEM CSL_CITATION {"citationID":"j8mFUJ4g","properties":{"formattedCitation":"(Kilian et al., 2012)","plainCitation":"(Kilian et al., 2012)","noteIndex":0},"citationItems":[{"id":3011,"uris":["http://zotero.org/users/1379426/items/AP9X6CJD"],"uri":["http://zotero.org/users/1379426/items/AP9X6CJD"],"itemData":{"id":3011,"type":"chapter","abstract":"In the last 20 years, we have observed an exponential growth of the DNA sequence data and simular increase in the volume of DNA polymorphism data generated by numerous molecular marker technologies. Most of the investment, and therefore progress, concentrated on human genome and genomes of selected model species. Diversity Arrays Technology (DArT), developed over a decade ago, was among the first “democratizing” genotyping technologies, as its performance was primarily driven by the level of DNA sequence variation in the species rather than by the level of financial investment. DArT also proved more robust to genome size and ploidy-level differences among approximately 60 organisms for which DArT was developed to date compared to other high-throughput genotyping technologies. The success of DArT in a number of organisms, including a wide range of “orphan crops,” can be attributed to the simplicity of underlying concepts: DArT combines genome complexity reduction methods enriching for genic regions with a highly parallel assay readout on a number of “open-access” microarray platforms. The quantitative nature of the assay enabled a number of applications in which allelic frequencies can be estimated from DArT arrays. A typical DArT assay tests for polymorphism tens of thousands of genomic loci with the final number of markers reported (hundreds to thousands) reflecting the level of DNA sequence variation in the tested loci. Detailed DArT methods, protocols, and a range of their application examples as well as DArT’s evolution path are presented.","collection-title":"Methods in Molecular Biology","container-title":"Data Production and Analysis in Population Genomics: Methods and Protocols","event-place":"Totowa, NJ","ISBN":"978-1-61779-870-2","language":"en","note":"DOI: 10.1007/978-1-61779-870-2_5","page":"67-89","publisher":"Humana Press","publisher-place":"Totowa, NJ","source":"Springer Link","title":"Diversity Arrays Technology: A Generic Genome Profiling Technology on Open Platforms","title-short":"Diversity Arrays Technology","URL":"https://doi.org/10.1007/978-1-61779-870-2_5","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editor":[{"family":"Pompanon","given":"François"},{"family":"Bonin","given":"Aurélie"}],"accessed":{"date-parts":[["2020",5,20]]},"issued":{"date-parts":[["2012"]]}}}],"schema":"https://github.com/citation-style-language/schema/raw/master/csl-citation.json"} </w:instrText>
      </w:r>
      <w:r w:rsidR="005D3EB4" w:rsidRPr="005D3EB4">
        <w:rPr>
          <w:rFonts w:cs="Times New Roman"/>
        </w:rPr>
        <w:fldChar w:fldCharType="separate"/>
      </w:r>
      <w:r w:rsidR="005D3EB4" w:rsidRPr="005D3EB4">
        <w:rPr>
          <w:rFonts w:cs="Times New Roman"/>
          <w:noProof/>
        </w:rPr>
        <w:t>(Kilian et al., 2012)</w:t>
      </w:r>
      <w:r w:rsidR="005D3EB4" w:rsidRPr="005D3EB4">
        <w:rPr>
          <w:rFonts w:cs="Times New Roman"/>
        </w:rPr>
        <w:fldChar w:fldCharType="end"/>
      </w:r>
      <w:r>
        <w:t xml:space="preserve"> </w:t>
      </w:r>
      <w:r w:rsidR="006C12D6">
        <w:rPr>
          <w:rFonts w:cs="Times New Roman"/>
        </w:rPr>
        <w:t xml:space="preserve">to select the most appropriate method for </w:t>
      </w:r>
      <w:r w:rsidR="006C12D6">
        <w:rPr>
          <w:rFonts w:cs="Times New Roman"/>
          <w:i/>
          <w:iCs/>
        </w:rPr>
        <w:t>L.delicata.</w:t>
      </w:r>
    </w:p>
    <w:p w14:paraId="24648FC9" w14:textId="37A413BE" w:rsidR="00BF72A2" w:rsidRPr="00F723BE" w:rsidRDefault="00F723BE" w:rsidP="00C26FD1">
      <w:r w:rsidRPr="00F723BE">
        <w:rPr>
          <w:rFonts w:cs="Times New Roman"/>
        </w:rPr>
        <w:t>[</w:t>
      </w:r>
      <w:r>
        <w:rPr>
          <w:rFonts w:cs="Times New Roman"/>
        </w:rPr>
        <w:t xml:space="preserve">Insert section from DArT here on complexity reduction methods, DArT tested four methods in </w:t>
      </w:r>
      <w:r w:rsidRPr="00F723BE">
        <w:rPr>
          <w:rFonts w:cs="Times New Roman"/>
          <w:i/>
          <w:iCs/>
        </w:rPr>
        <w:t>Gambusia</w:t>
      </w:r>
      <w:r>
        <w:rPr>
          <w:rFonts w:cs="Times New Roman"/>
        </w:rPr>
        <w:t xml:space="preserve"> so it’s unclear what method was used for us</w:t>
      </w:r>
      <w:r w:rsidRPr="00F723BE">
        <w:rPr>
          <w:rFonts w:cs="Times New Roman"/>
        </w:rPr>
        <w:t>]</w:t>
      </w:r>
      <w:r>
        <w:rPr>
          <w:rFonts w:cs="Times New Roman"/>
        </w:rPr>
        <w:t>.</w:t>
      </w:r>
    </w:p>
    <w:p w14:paraId="7C93816D" w14:textId="77777777" w:rsidR="00F723BE" w:rsidRDefault="00F723BE" w:rsidP="00C26FD1"/>
    <w:p w14:paraId="63E2912C" w14:textId="2A81D956" w:rsidR="00E0324B" w:rsidRPr="00A34D03" w:rsidRDefault="005D3EB4" w:rsidP="004D4531">
      <w:r>
        <w:t xml:space="preserve">Sequences </w:t>
      </w:r>
      <w:r w:rsidR="00F723BE">
        <w:t>from all lanes were then</w:t>
      </w:r>
      <w:r w:rsidR="00BF72A2">
        <w:t xml:space="preserve"> processed using </w:t>
      </w:r>
      <w:r w:rsidR="00F723BE">
        <w:t>DArT specific</w:t>
      </w:r>
      <w:r w:rsidR="00BF72A2">
        <w:t xml:space="preserve"> pip</w:t>
      </w:r>
      <w:r w:rsidR="00F723BE">
        <w:t>elines. The main pipeline filters our ‘poor’ quality sequences [Details needed from DArT].</w:t>
      </w:r>
      <w:r w:rsidR="008979EB">
        <w:t xml:space="preserve"> For our samples, this filtering process by DArT resulted in </w:t>
      </w:r>
      <w:r w:rsidR="008979EB">
        <w:rPr>
          <w:rFonts w:cs="Times New Roman"/>
        </w:rPr>
        <w:t>a</w:t>
      </w:r>
      <w:r w:rsidR="008979EB" w:rsidRPr="00902C9F">
        <w:rPr>
          <w:rFonts w:cs="Times New Roman"/>
        </w:rPr>
        <w:t xml:space="preserve"> total</w:t>
      </w:r>
      <w:r w:rsidR="008979EB">
        <w:rPr>
          <w:rFonts w:cs="Times New Roman"/>
        </w:rPr>
        <w:t xml:space="preserve"> of</w:t>
      </w:r>
      <w:r w:rsidR="008979EB" w:rsidRPr="00902C9F">
        <w:rPr>
          <w:rFonts w:cs="Times New Roman"/>
        </w:rPr>
        <w:t xml:space="preserve"> </w:t>
      </w:r>
      <w:commentRangeStart w:id="8"/>
      <w:r w:rsidR="008979EB" w:rsidRPr="00902C9F">
        <w:rPr>
          <w:rFonts w:cs="Times New Roman"/>
          <w:highlight w:val="yellow"/>
        </w:rPr>
        <w:t>185,963</w:t>
      </w:r>
      <w:commentRangeEnd w:id="8"/>
      <w:r w:rsidR="008979EB" w:rsidRPr="00902C9F">
        <w:rPr>
          <w:rStyle w:val="CommentReference"/>
          <w:rFonts w:cs="Times New Roman"/>
        </w:rPr>
        <w:commentReference w:id="8"/>
      </w:r>
      <w:r w:rsidR="008979EB" w:rsidRPr="00902C9F">
        <w:rPr>
          <w:rFonts w:cs="Times New Roman"/>
        </w:rPr>
        <w:t xml:space="preserve"> </w:t>
      </w:r>
      <w:r w:rsidR="00A34D03">
        <w:rPr>
          <w:rFonts w:cs="Times New Roman"/>
        </w:rPr>
        <w:t>SNPs</w:t>
      </w:r>
      <w:r w:rsidR="008979EB">
        <w:rPr>
          <w:rFonts w:cs="Times New Roman"/>
        </w:rPr>
        <w:t xml:space="preserve">. </w:t>
      </w:r>
      <w:r w:rsidR="000E0867">
        <w:rPr>
          <w:rFonts w:cs="Times New Roman"/>
        </w:rPr>
        <w:t>]</w:t>
      </w:r>
    </w:p>
    <w:p w14:paraId="4D36740B" w14:textId="1EDA10DD" w:rsidR="00E0324B" w:rsidRDefault="00E0324B" w:rsidP="00C26FD1"/>
    <w:p w14:paraId="5E64A043" w14:textId="77777777" w:rsidR="000712A7" w:rsidRDefault="004D4531" w:rsidP="000E0867">
      <w:pPr>
        <w:jc w:val="both"/>
      </w:pPr>
      <w:r>
        <w:t>In order to estimate quantitative genetic parameters, w</w:t>
      </w:r>
      <w:r w:rsidR="00B42C73">
        <w:t xml:space="preserve">e </w:t>
      </w:r>
      <w:r w:rsidR="00975F7A">
        <w:t>derived a genomic relatedness matrix (GRM) using our</w:t>
      </w:r>
      <w:r w:rsidR="00B42C73">
        <w:t xml:space="preserve"> SNP dataset </w:t>
      </w:r>
      <w:r w:rsidR="00975F7A">
        <w:t xml:space="preserve">for </w:t>
      </w:r>
      <w:r w:rsidR="00975F7A">
        <w:rPr>
          <w:rFonts w:cs="Times New Roman"/>
        </w:rPr>
        <w:t>26</w:t>
      </w:r>
      <w:r w:rsidR="00211263">
        <w:rPr>
          <w:rFonts w:cs="Times New Roman"/>
        </w:rPr>
        <w:t>1</w:t>
      </w:r>
      <w:r w:rsidR="00975F7A">
        <w:rPr>
          <w:rFonts w:cs="Times New Roman"/>
        </w:rPr>
        <w:t xml:space="preserve"> offspring</w:t>
      </w:r>
      <w:r w:rsidR="00975F7A">
        <w:t xml:space="preserve"> growth data (</w:t>
      </w:r>
      <w:r w:rsidR="00975F7A">
        <w:rPr>
          <w:rFonts w:cs="Times New Roman"/>
        </w:rPr>
        <w:t xml:space="preserve">132 putative parents; </w:t>
      </w:r>
      <w:r w:rsidR="00975F7A" w:rsidRPr="00BF52F5">
        <w:t>n</w:t>
      </w:r>
      <w:r w:rsidR="00975F7A" w:rsidRPr="00BF52F5">
        <w:rPr>
          <w:vertAlign w:val="subscript"/>
        </w:rPr>
        <w:t>females</w:t>
      </w:r>
      <w:r w:rsidR="00975F7A" w:rsidRPr="00BF52F5">
        <w:t xml:space="preserve"> = </w:t>
      </w:r>
      <w:r w:rsidR="00975F7A">
        <w:t>69</w:t>
      </w:r>
      <w:r w:rsidR="00975F7A" w:rsidRPr="00BF52F5">
        <w:t>, n</w:t>
      </w:r>
      <w:r w:rsidR="00975F7A" w:rsidRPr="00BF52F5">
        <w:rPr>
          <w:vertAlign w:val="subscript"/>
        </w:rPr>
        <w:t>males</w:t>
      </w:r>
      <w:r w:rsidR="00975F7A" w:rsidRPr="00BF52F5">
        <w:t xml:space="preserve"> = </w:t>
      </w:r>
      <w:r w:rsidR="00975F7A">
        <w:t>63)</w:t>
      </w:r>
      <w:r w:rsidR="00796769">
        <w:t xml:space="preserve">. </w:t>
      </w:r>
      <w:r w:rsidR="00975F7A">
        <w:t xml:space="preserve">While our half-sib breeding design allowed us to assign </w:t>
      </w:r>
      <w:r w:rsidR="00211263">
        <w:t>parentage</w:t>
      </w:r>
      <w:r w:rsidR="00975F7A">
        <w:t xml:space="preserve"> to derive a pedigree, high levels of sperm storage</w:t>
      </w:r>
      <w:r w:rsidR="00211263">
        <w:t xml:space="preserve"> </w:t>
      </w:r>
      <w:r w:rsidR="00975F7A">
        <w:t xml:space="preserve">and low levels of multiple paternity (94% of females had been sired by a single male) meant our pedigree had low resolution to effectively estimate additive genetic variation. </w:t>
      </w:r>
      <w:r w:rsidR="00E01982">
        <w:t xml:space="preserve">Recent studies have shown that GRM derived from SNPs </w:t>
      </w:r>
      <w:r w:rsidR="00CC4E1E">
        <w:t>have low error rates (&lt;0.3%) and are able to reconstruct pedigree</w:t>
      </w:r>
      <w:r w:rsidR="00E01982">
        <w:t xml:space="preserve"> relationships</w:t>
      </w:r>
      <w:r w:rsidR="00CC4E1E">
        <w:t xml:space="preserve"> when</w:t>
      </w:r>
      <w:r w:rsidR="00E01982">
        <w:t xml:space="preserve"> </w:t>
      </w:r>
      <w:r w:rsidR="00CC4E1E">
        <w:t xml:space="preserve">at least 200 SNP loci are used </w:t>
      </w:r>
      <w:r w:rsidR="00E01982">
        <w:fldChar w:fldCharType="begin"/>
      </w:r>
      <w:r w:rsidR="00CD646D">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E01982">
        <w:fldChar w:fldCharType="separate"/>
      </w:r>
      <w:r w:rsidR="00E01982" w:rsidRPr="00E01982">
        <w:rPr>
          <w:rFonts w:cs="Times New Roman"/>
        </w:rPr>
        <w:t>(Bérénos et al., 2014; Huisman, 2017)</w:t>
      </w:r>
      <w:r w:rsidR="00E01982">
        <w:fldChar w:fldCharType="end"/>
      </w:r>
      <w:r w:rsidR="00E01982">
        <w:t>.</w:t>
      </w:r>
      <w:r w:rsidR="00CC4E1E">
        <w:t xml:space="preserve"> </w:t>
      </w:r>
      <w:r w:rsidR="00BE2DE0">
        <w:t xml:space="preserve">Moreover, both relatedness and heritability values estimated from a GRM are strongly correlated to those inferred using a pedigree </w:t>
      </w:r>
      <w:r w:rsidR="005D2CD1">
        <w:t xml:space="preserve"> </w:t>
      </w:r>
      <w:r w:rsidR="005D2CD1">
        <w:fldChar w:fldCharType="begin"/>
      </w:r>
      <w:r w:rsidR="005D2CD1">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5D2CD1">
        <w:fldChar w:fldCharType="separate"/>
      </w:r>
      <w:r w:rsidR="005D2CD1" w:rsidRPr="005D2CD1">
        <w:rPr>
          <w:rFonts w:cs="Times New Roman"/>
        </w:rPr>
        <w:t>(Bérénos et al., 2014; Huisman, 2017)</w:t>
      </w:r>
      <w:r w:rsidR="005D2CD1">
        <w:fldChar w:fldCharType="end"/>
      </w:r>
      <w:r w:rsidR="005D2CD1">
        <w:t xml:space="preserve">. </w:t>
      </w:r>
    </w:p>
    <w:p w14:paraId="71F03D72" w14:textId="24BF6A7A" w:rsidR="00BF72A2" w:rsidRDefault="00A0085C" w:rsidP="000712A7">
      <w:pPr>
        <w:ind w:firstLine="720"/>
        <w:jc w:val="both"/>
      </w:pPr>
      <w:r>
        <w:lastRenderedPageBreak/>
        <w:t xml:space="preserve">Prior to deriving our GRM, we filtered </w:t>
      </w:r>
      <w:r w:rsidR="000E0867">
        <w:t xml:space="preserve">our SNPs </w:t>
      </w:r>
      <w:r w:rsidR="000E0867">
        <w:rPr>
          <w:rFonts w:cs="Times New Roman"/>
        </w:rPr>
        <w:t xml:space="preserve">using the </w:t>
      </w:r>
      <w:r w:rsidR="000E0867">
        <w:t xml:space="preserve">R package </w:t>
      </w:r>
      <w:r w:rsidR="000E0867" w:rsidRPr="00A85346">
        <w:rPr>
          <w:i/>
          <w:iCs/>
        </w:rPr>
        <w:t>dartR</w:t>
      </w:r>
      <w:r w:rsidR="00A85346">
        <w:t xml:space="preserve"> </w:t>
      </w:r>
      <w:r w:rsidR="00A85346">
        <w:fldChar w:fldCharType="begin"/>
      </w:r>
      <w:r w:rsidR="00A85346">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rsidR="00A85346">
        <w:fldChar w:fldCharType="separate"/>
      </w:r>
      <w:r w:rsidR="00A85346">
        <w:rPr>
          <w:noProof/>
        </w:rPr>
        <w:t>(Gruber et al., 2018)</w:t>
      </w:r>
      <w:r w:rsidR="00A85346">
        <w:fldChar w:fldCharType="end"/>
      </w:r>
      <w:r w:rsidR="00A85346">
        <w:t xml:space="preserve">. </w:t>
      </w:r>
      <w:r w:rsidR="00B82C7F">
        <w:t xml:space="preserve">Using the in-built functions of </w:t>
      </w:r>
      <w:r w:rsidR="00B82C7F" w:rsidRPr="00A85346">
        <w:rPr>
          <w:i/>
          <w:iCs/>
        </w:rPr>
        <w:t>dartR</w:t>
      </w:r>
      <w:r w:rsidR="00B82C7F">
        <w:t>, we filtered</w:t>
      </w:r>
      <w:r w:rsidR="006508AC">
        <w:t xml:space="preserve"> </w:t>
      </w:r>
      <w:r w:rsidR="00B82C7F">
        <w:t>loci based on various metrics in the following order: 1) read depth</w:t>
      </w:r>
      <w:r w:rsidR="006508AC">
        <w:t xml:space="preserve"> (8 – 40)</w:t>
      </w:r>
      <w:r w:rsidR="00B82C7F">
        <w:t xml:space="preserve">; </w:t>
      </w:r>
      <w:commentRangeStart w:id="9"/>
      <w:r w:rsidR="00B82C7F">
        <w:t>reproducibility</w:t>
      </w:r>
      <w:r w:rsidR="006508AC">
        <w:t xml:space="preserve"> (&gt; 0.996); call rate by loci (&gt; 0.97) and then by individual (&gt;</w:t>
      </w:r>
      <w:r w:rsidR="00C61AEF">
        <w:t xml:space="preserve"> </w:t>
      </w:r>
      <w:r w:rsidR="006508AC">
        <w:t>0.80)</w:t>
      </w:r>
      <w:r w:rsidR="00B82C7F">
        <w:t>; monomorphic loci</w:t>
      </w:r>
      <w:r w:rsidR="00C61AEF">
        <w:t xml:space="preserve">; </w:t>
      </w:r>
      <w:r w:rsidR="00B82C7F">
        <w:t xml:space="preserve">minor allele </w:t>
      </w:r>
      <w:commentRangeEnd w:id="9"/>
      <w:r w:rsidR="00701961">
        <w:rPr>
          <w:rStyle w:val="CommentReference"/>
        </w:rPr>
        <w:commentReference w:id="9"/>
      </w:r>
      <w:r w:rsidR="00B82C7F">
        <w:t>frequencies</w:t>
      </w:r>
      <w:r w:rsidR="00C61AEF">
        <w:t xml:space="preserve"> (&gt; 0.02)</w:t>
      </w:r>
      <w:r w:rsidR="00B82C7F">
        <w:t>; Hamming Distance among loci</w:t>
      </w:r>
      <w:r w:rsidR="00C61AEF">
        <w:t xml:space="preserve"> (&gt; 0.25) and </w:t>
      </w:r>
      <w:r w:rsidR="00B82C7F">
        <w:t xml:space="preserve">Hardy Weinberg </w:t>
      </w:r>
      <w:r w:rsidR="00975F7A">
        <w:t>Equilibrium</w:t>
      </w:r>
      <w:r w:rsidR="00B82C7F">
        <w:t xml:space="preserve">. </w:t>
      </w:r>
      <w:r w:rsidR="000E0867">
        <w:t xml:space="preserve">This clean-up process resulted in a </w:t>
      </w:r>
      <w:r w:rsidR="00BF72A2">
        <w:t xml:space="preserve">dataset </w:t>
      </w:r>
      <w:r w:rsidR="000E0867">
        <w:t xml:space="preserve">of </w:t>
      </w:r>
      <w:r w:rsidR="000E0867" w:rsidRPr="000E0867">
        <w:t>8</w:t>
      </w:r>
      <w:ins w:id="10" w:author="Daniel Noble" w:date="2020-05-22T16:10:00Z">
        <w:r w:rsidR="00701961">
          <w:t>,</w:t>
        </w:r>
      </w:ins>
      <w:r w:rsidR="000E0867" w:rsidRPr="000E0867">
        <w:t xml:space="preserve">438 </w:t>
      </w:r>
      <w:r w:rsidR="000E0867">
        <w:t>loci</w:t>
      </w:r>
      <w:r w:rsidR="00BF72A2">
        <w:t xml:space="preserve"> with an average call rate of </w:t>
      </w:r>
      <w:r w:rsidR="000E0867">
        <w:t>98.5% (see ESM and provided code).</w:t>
      </w:r>
    </w:p>
    <w:p w14:paraId="0B35CB3D" w14:textId="188304A6" w:rsidR="00C2499F" w:rsidRDefault="00701961" w:rsidP="00B4214F">
      <w:ins w:id="11" w:author="Daniel Noble" w:date="2020-05-22T16:10:00Z">
        <w:r>
          <w:tab/>
        </w:r>
      </w:ins>
      <w:r w:rsidR="00B4214F">
        <w:t xml:space="preserve">Using these 8,438 loci we derived a </w:t>
      </w:r>
      <w:r w:rsidR="00F35996">
        <w:t>GRM</w:t>
      </w:r>
      <w:r w:rsidR="00B4214F">
        <w:t>, which</w:t>
      </w:r>
      <w:r w:rsidR="00DC36E2">
        <w:t xml:space="preserve"> describes the proportion of the genome that is identical </w:t>
      </w:r>
      <w:r w:rsidR="00207D3C">
        <w:t>by descent</w:t>
      </w:r>
      <w:r w:rsidR="00DC36E2">
        <w:t xml:space="preserve"> </w:t>
      </w:r>
      <w:r w:rsidR="009D29D0">
        <w:fldChar w:fldCharType="begin"/>
      </w:r>
      <w:r w:rsidR="009D29D0">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rsidR="009D29D0">
        <w:fldChar w:fldCharType="separate"/>
      </w:r>
      <w:r w:rsidR="009D29D0">
        <w:rPr>
          <w:noProof/>
        </w:rPr>
        <w:t>(VanRaden, 2008)</w:t>
      </w:r>
      <w:r w:rsidR="009D29D0">
        <w:fldChar w:fldCharType="end"/>
      </w:r>
      <w:r w:rsidR="003639A3">
        <w:t xml:space="preserve">. </w:t>
      </w:r>
      <w:r w:rsidR="00C2499F">
        <w:t xml:space="preserve">We calculated a GRM for all hatchlings using the </w:t>
      </w:r>
      <w:r w:rsidR="00C2499F" w:rsidRPr="00211263">
        <w:rPr>
          <w:i/>
          <w:iCs/>
        </w:rPr>
        <w:t>snp</w:t>
      </w:r>
      <w:r w:rsidR="00975F7A" w:rsidRPr="00211263">
        <w:rPr>
          <w:i/>
          <w:iCs/>
        </w:rPr>
        <w:t>R</w:t>
      </w:r>
      <w:r w:rsidR="00C2499F" w:rsidRPr="00211263">
        <w:rPr>
          <w:i/>
          <w:iCs/>
        </w:rPr>
        <w:t>eady</w:t>
      </w:r>
      <w:r w:rsidR="00C2499F">
        <w:t xml:space="preserve"> </w:t>
      </w:r>
      <w:r w:rsidR="00975F7A">
        <w:t xml:space="preserve">R package </w:t>
      </w:r>
      <w:r w:rsidR="00C2499F">
        <w:fldChar w:fldCharType="begin"/>
      </w:r>
      <w:r w:rsidR="00C2499F">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rsidR="00C2499F">
        <w:fldChar w:fldCharType="separate"/>
      </w:r>
      <w:r w:rsidR="00C2499F">
        <w:rPr>
          <w:noProof/>
        </w:rPr>
        <w:t>(Granato et al., 2018)</w:t>
      </w:r>
      <w:r w:rsidR="00C2499F">
        <w:fldChar w:fldCharType="end"/>
      </w:r>
      <w:r w:rsidR="00C2499F">
        <w:t xml:space="preserve"> following </w:t>
      </w:r>
      <w:r w:rsidR="00B4214F">
        <w:t xml:space="preserve">methods described by </w:t>
      </w:r>
      <w:r w:rsidR="00C2499F">
        <w:t xml:space="preserve">VanRaden, 2008: </w:t>
      </w:r>
    </w:p>
    <w:p w14:paraId="279E4DF6" w14:textId="05BDD212" w:rsidR="00C2499F" w:rsidRDefault="00C2499F" w:rsidP="00C26FD1"/>
    <w:p w14:paraId="5E309E41" w14:textId="07098512" w:rsidR="00C2499F" w:rsidRDefault="00C2499F" w:rsidP="00C26FD1">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45A92A05" w14:textId="495ECA74" w:rsidR="00C2499F" w:rsidRDefault="00C2499F" w:rsidP="00C26FD1"/>
    <w:p w14:paraId="6CA667F2" w14:textId="04E4E2F4" w:rsidR="009C11CD" w:rsidRDefault="00C2499F" w:rsidP="00C26FD1">
      <w:r>
        <w:t xml:space="preserve">where </w:t>
      </w:r>
      <w:r>
        <w:rPr>
          <w:i/>
          <w:iCs/>
        </w:rPr>
        <w:t>Z</w:t>
      </w:r>
      <w:r>
        <w:t xml:space="preserve"> is the centered matrix of SNP genotypes of all individuals</w:t>
      </w:r>
      <w:r w:rsidR="009F219F">
        <w:t xml:space="preserve">.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r w:rsidRPr="00C2499F">
        <w:rPr>
          <w:i/>
          <w:iCs/>
        </w:rPr>
        <w:t>i</w:t>
      </w:r>
      <w:r w:rsidR="009F219F">
        <w:rPr>
          <w:i/>
          <w:iCs/>
        </w:rPr>
        <w:t xml:space="preserve">. </w:t>
      </w:r>
      <w:r w:rsidR="009F219F">
        <w:t>The denominator scales the GRM matrix so that the values approximates to a relatedness matrix derived from a pedigree.</w:t>
      </w:r>
      <w:r w:rsidR="009C750C">
        <w:t xml:space="preserve"> </w:t>
      </w:r>
      <w:r w:rsidR="005C6375">
        <w:t>The GRM was</w:t>
      </w:r>
      <w:r w:rsidR="009C750C">
        <w:t xml:space="preserve"> then</w:t>
      </w:r>
      <w:r w:rsidR="005C6375">
        <w:t xml:space="preserve"> inverted for modelling fitting</w:t>
      </w:r>
      <w:r w:rsidR="009C750C">
        <w:t xml:space="preserve"> (</w:t>
      </w:r>
      <w:r w:rsidR="009C11CD">
        <w:t xml:space="preserve">see ESM and provided code). </w:t>
      </w:r>
    </w:p>
    <w:p w14:paraId="60B6A72B" w14:textId="00CC565C" w:rsidR="00013029" w:rsidRDefault="00013029" w:rsidP="003121CC"/>
    <w:p w14:paraId="213D99DC" w14:textId="3F2A7A09" w:rsidR="00FE606F" w:rsidRDefault="00FE606F" w:rsidP="00FE606F">
      <w:pPr>
        <w:pStyle w:val="Heading1"/>
      </w:pPr>
      <w:commentRangeStart w:id="12"/>
      <w:r>
        <w:t>Statistical Analyses</w:t>
      </w:r>
      <w:commentRangeEnd w:id="12"/>
      <w:r w:rsidR="00EA5B70">
        <w:rPr>
          <w:rStyle w:val="CommentReference"/>
          <w:rFonts w:eastAsiaTheme="minorHAnsi" w:cstheme="minorBidi"/>
          <w:b w:val="0"/>
          <w:color w:val="auto"/>
        </w:rPr>
        <w:commentReference w:id="12"/>
      </w:r>
    </w:p>
    <w:p w14:paraId="56CB6AA9" w14:textId="1C3D42AD" w:rsidR="0067067E" w:rsidRDefault="0067067E" w:rsidP="0067067E"/>
    <w:p w14:paraId="580F5683" w14:textId="585D061A" w:rsidR="008321FC" w:rsidRDefault="009C11CD" w:rsidP="008321FC">
      <w:pPr>
        <w:ind w:firstLine="720"/>
      </w:pPr>
      <w:r>
        <w:t xml:space="preserve">All analyses were performed using ‘R’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w:t>
      </w:r>
      <w:r w:rsidR="003006E1">
        <w:t xml:space="preserve">potential </w:t>
      </w:r>
      <w:r>
        <w:t xml:space="preserve">input </w:t>
      </w:r>
      <w:r w:rsidR="003006E1">
        <w:t>errors using histograms, scatterplots and Clev</w:t>
      </w:r>
      <w:r>
        <w:t>e</w:t>
      </w:r>
      <w:r w:rsidR="003006E1">
        <w:t xml:space="preserve">land plots. </w:t>
      </w:r>
      <w:r w:rsidR="00410A61">
        <w:t>We fitted</w:t>
      </w:r>
      <w:r w:rsidR="00253019">
        <w:t xml:space="preserve"> </w:t>
      </w:r>
      <w:r w:rsidR="00410A61">
        <w:t xml:space="preserve">Bayesian generalised mixed effects models in ‘MCMCglmm’ </w:t>
      </w:r>
      <w:r w:rsidR="00BE68B3">
        <w:fldChar w:fldCharType="begin"/>
      </w:r>
      <w:r w:rsidR="00BE68B3">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rsidR="00BE68B3">
        <w:fldChar w:fldCharType="separate"/>
      </w:r>
      <w:r w:rsidR="00BE68B3">
        <w:rPr>
          <w:noProof/>
        </w:rPr>
        <w:t>(Hadfield, 2010)</w:t>
      </w:r>
      <w:r w:rsidR="00BE68B3">
        <w:fldChar w:fldCharType="end"/>
      </w:r>
      <w:r w:rsidR="00BE68B3">
        <w:t>.</w:t>
      </w:r>
      <w:r w:rsidR="00285969">
        <w:t xml:space="preserve"> </w:t>
      </w:r>
      <w:r w:rsidR="008321FC">
        <w:t>In all models, mass was log-transformed and age was z-transformed.</w:t>
      </w:r>
    </w:p>
    <w:p w14:paraId="34E4B182" w14:textId="447A9FD1" w:rsidR="008321FC" w:rsidRDefault="008321FC" w:rsidP="008321FC">
      <w:pPr>
        <w:ind w:firstLine="720"/>
      </w:pPr>
    </w:p>
    <w:p w14:paraId="02C38404" w14:textId="77777777" w:rsidR="008321FC" w:rsidRDefault="008321FC" w:rsidP="008321FC">
      <w:pPr>
        <w:pStyle w:val="Heading2"/>
      </w:pPr>
      <w:r w:rsidRPr="00042DBD">
        <w:t>Missing data augmentation using MCMCglmm</w:t>
      </w:r>
    </w:p>
    <w:p w14:paraId="67D1FC02" w14:textId="4FEF37E0" w:rsidR="008321FC" w:rsidRDefault="008321FC" w:rsidP="0028140D">
      <w:pPr>
        <w:ind w:firstLine="720"/>
      </w:pPr>
      <w:r>
        <w:t xml:space="preserve">We wanted to maximise the number of individuals in the dataset and not exclude lizards died before we attained enough data for their full growth curves (n = 165). We made use of the built-it capabilities of missing data augmentation ‘MCMCglmm’. We achieved this by creating empty rows of data for lizards that we had &lt; 16 measurements (n = 165). First, we determined how many growth measurements a given lizard is missing (mean missing = 6.32). Based on this information, we then generated additional rows of data for each lizard. For each additional row of data, we set a </w:t>
      </w:r>
      <w:r w:rsidR="000712A7">
        <w:t>35-day</w:t>
      </w:r>
      <w:r>
        <w:t xml:space="preserve"> interval for ‘days since hatch/age’ relative to the last known growth measurement of a given lizard. Mass, SVL, lnMass and lnSVL are set as NA in these additional rows. A total of 608 empty rows were added to this dataset. We fitted the final models with the augmented dataset. See ESM and provided code for more details.</w:t>
      </w:r>
    </w:p>
    <w:p w14:paraId="273F5D4D" w14:textId="77777777" w:rsidR="0028140D" w:rsidRDefault="0028140D" w:rsidP="0028140D">
      <w:pPr>
        <w:ind w:firstLine="720"/>
      </w:pPr>
    </w:p>
    <w:p w14:paraId="3184B877" w14:textId="07DB93D7" w:rsidR="002C556A" w:rsidRDefault="008321FC" w:rsidP="008321FC">
      <w:pPr>
        <w:pStyle w:val="Heading2"/>
      </w:pPr>
      <w:r>
        <w:t>Model fitting and selection</w:t>
      </w:r>
    </w:p>
    <w:p w14:paraId="48E0BDC6" w14:textId="3195E04D" w:rsidR="005D7E67" w:rsidRDefault="00A83712" w:rsidP="008321FC">
      <w:pPr>
        <w:ind w:firstLine="720"/>
      </w:pPr>
      <w:r>
        <w:t xml:space="preserve">Given that we have no </w:t>
      </w:r>
      <w:r>
        <w:rPr>
          <w:i/>
          <w:iCs/>
        </w:rPr>
        <w:t xml:space="preserve">a </w:t>
      </w:r>
      <w:r w:rsidRPr="00A83712">
        <w:rPr>
          <w:i/>
          <w:iCs/>
        </w:rPr>
        <w:t>priori</w:t>
      </w:r>
      <w:r>
        <w:rPr>
          <w:i/>
          <w:iCs/>
        </w:rPr>
        <w:t xml:space="preserve"> </w:t>
      </w:r>
      <w:r>
        <w:t xml:space="preserve">knowledge of </w:t>
      </w:r>
      <w:r w:rsidR="001F13BB">
        <w:t xml:space="preserve">how the relative contributions of </w:t>
      </w:r>
      <w:r w:rsidR="00CD646D">
        <w:t>growth</w:t>
      </w:r>
      <w:r w:rsidR="00376AC7">
        <w:t xml:space="preserve"> variance</w:t>
      </w:r>
      <w:r w:rsidR="001F13BB">
        <w:t xml:space="preserve"> changes with age, </w:t>
      </w:r>
      <w:r w:rsidR="00980D2A">
        <w:t xml:space="preserve">we fitted six </w:t>
      </w:r>
      <w:r w:rsidR="008321FC">
        <w:t xml:space="preserve">intercept only </w:t>
      </w:r>
      <w:r w:rsidR="00980D2A">
        <w:t>model</w:t>
      </w:r>
      <w:r w:rsidR="003A70F3">
        <w:t xml:space="preserve">s </w:t>
      </w:r>
      <w:r w:rsidR="008321FC">
        <w:t>with</w:t>
      </w:r>
      <w:r w:rsidR="00980D2A">
        <w:t xml:space="preserve"> varying complexity</w:t>
      </w:r>
      <w:r w:rsidR="008321FC">
        <w:t xml:space="preserve"> in their random effects</w:t>
      </w:r>
      <w:r w:rsidR="003A70F3">
        <w:t xml:space="preserve"> and compared their DIC values to select the </w:t>
      </w:r>
      <w:r w:rsidR="001F13BB">
        <w:t>most appropriate random effects structure for our analyses</w:t>
      </w:r>
      <w:r w:rsidR="003A70F3">
        <w:t>.</w:t>
      </w:r>
      <w:r w:rsidR="00DA11CF">
        <w:t xml:space="preserve"> L</w:t>
      </w:r>
      <w:r w:rsidR="00CD646D">
        <w:t>izard identity was included twice to partition out permanent environmental effects</w:t>
      </w:r>
      <w:r w:rsidR="002C556A">
        <w:t xml:space="preserve"> (</w:t>
      </w:r>
      <w:r w:rsidR="002C556A">
        <w:rPr>
          <w:i/>
          <w:iCs/>
        </w:rPr>
        <w:t>PE</w:t>
      </w:r>
      <w:r w:rsidR="002C556A">
        <w:t>)</w:t>
      </w:r>
      <w:r w:rsidR="00CD646D">
        <w:t xml:space="preserve"> as we </w:t>
      </w:r>
      <w:r w:rsidR="00466CA4">
        <w:t>had</w:t>
      </w:r>
      <w:r w:rsidR="00CD646D">
        <w:t xml:space="preserve"> repeated measures of the same individuals </w:t>
      </w:r>
      <w:r w:rsidR="00CD646D">
        <w:lastRenderedPageBreak/>
        <w:fldChar w:fldCharType="begin"/>
      </w:r>
      <w:r w:rsidR="00CD646D">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rsidR="00CD646D">
        <w:fldChar w:fldCharType="separate"/>
      </w:r>
      <w:r w:rsidR="00CD646D">
        <w:rPr>
          <w:noProof/>
        </w:rPr>
        <w:t>(Wilson et al., 2010)</w:t>
      </w:r>
      <w:r w:rsidR="00CD646D">
        <w:fldChar w:fldCharType="end"/>
      </w:r>
      <w:r w:rsidR="00CD646D">
        <w:t xml:space="preserve">. </w:t>
      </w:r>
      <w:r w:rsidR="00C576C8">
        <w:t xml:space="preserve">The best supported model for our data </w:t>
      </w:r>
      <w:r w:rsidR="002C556A">
        <w:t xml:space="preserve">included a random quadratic slope for lizard identity </w:t>
      </w:r>
      <w:r w:rsidR="002C556A" w:rsidRPr="002C556A">
        <w:rPr>
          <w:i/>
          <w:iCs/>
        </w:rPr>
        <w:t>G</w:t>
      </w:r>
      <w:r w:rsidR="002C556A">
        <w:t>) and dam identity (</w:t>
      </w:r>
      <w:r w:rsidR="002C556A" w:rsidRPr="002C556A">
        <w:rPr>
          <w:i/>
          <w:iCs/>
        </w:rPr>
        <w:t>M</w:t>
      </w:r>
      <w:r w:rsidR="002C556A">
        <w:rPr>
          <w:i/>
          <w:iCs/>
        </w:rPr>
        <w:t>)</w:t>
      </w:r>
      <w:r w:rsidR="002C556A">
        <w:t xml:space="preserve"> and a random intercept for </w:t>
      </w:r>
      <w:r w:rsidR="002C556A">
        <w:rPr>
          <w:i/>
          <w:iCs/>
        </w:rPr>
        <w:t>PE</w:t>
      </w:r>
      <w:r w:rsidR="002C556A">
        <w:t xml:space="preserve">. (Table S1). We </w:t>
      </w:r>
      <w:r w:rsidR="00C25E4D">
        <w:t xml:space="preserve">therefore </w:t>
      </w:r>
      <w:r w:rsidR="002C556A">
        <w:t>used this random effect structure for</w:t>
      </w:r>
      <w:r w:rsidR="00C25E4D">
        <w:t xml:space="preserve"> </w:t>
      </w:r>
      <w:r w:rsidR="002C556A">
        <w:t xml:space="preserve">subsequent analyses. </w:t>
      </w:r>
      <w:r w:rsidR="008321FC">
        <w:t>For model details see ESM and provided code.</w:t>
      </w:r>
    </w:p>
    <w:p w14:paraId="1DE7E5F6" w14:textId="19282A26" w:rsidR="008321FC" w:rsidRDefault="00EA5B70" w:rsidP="008321FC">
      <w:pPr>
        <w:ind w:firstLine="720"/>
      </w:pPr>
      <w:r>
        <w:t>We</w:t>
      </w:r>
      <w:r w:rsidR="00253019">
        <w:t xml:space="preserve"> test</w:t>
      </w:r>
      <w:r>
        <w:t>ed</w:t>
      </w:r>
      <w:r w:rsidR="00253019">
        <w:t xml:space="preserve"> whether developmental temperatures impacted growth trajectories</w:t>
      </w:r>
      <w:r w:rsidR="002C556A">
        <w:t xml:space="preserve"> by</w:t>
      </w:r>
      <w:r w:rsidR="00253019">
        <w:t xml:space="preserve"> fitt</w:t>
      </w:r>
      <w:r w:rsidR="002C556A">
        <w:t xml:space="preserve">ing </w:t>
      </w:r>
      <w:r w:rsidR="00A93B36">
        <w:t xml:space="preserve">mass </w:t>
      </w:r>
      <w:r w:rsidR="00253019">
        <w:t xml:space="preserve">as the response </w:t>
      </w:r>
      <w:r w:rsidR="00514445">
        <w:t>and included an interaction between a</w:t>
      </w:r>
      <w:r w:rsidR="00253019">
        <w:t>ge</w:t>
      </w:r>
      <w:r w:rsidR="00A93B36">
        <w:t xml:space="preserve"> and</w:t>
      </w:r>
      <w:r w:rsidR="00514445">
        <w:t xml:space="preserve"> age</w:t>
      </w:r>
      <w:r w:rsidR="00514445" w:rsidRPr="00146C86">
        <w:rPr>
          <w:vertAlign w:val="superscript"/>
        </w:rPr>
        <w:t>2</w:t>
      </w:r>
      <w:r w:rsidR="00514445">
        <w:t xml:space="preserve"> with </w:t>
      </w:r>
      <w:r w:rsidR="00253019">
        <w:t>incubation treatment</w:t>
      </w:r>
      <w:r w:rsidR="00514445">
        <w:t xml:space="preserve"> as fixed</w:t>
      </w:r>
      <w:r w:rsidR="00EF50CB">
        <w:t xml:space="preserve"> effects</w:t>
      </w:r>
      <w:r w:rsidR="00146C86">
        <w:t xml:space="preserve"> (full model)</w:t>
      </w:r>
      <w:r w:rsidR="00514445">
        <w:t xml:space="preserve">. </w:t>
      </w:r>
      <w:r w:rsidR="005C6375">
        <w:t>We</w:t>
      </w:r>
      <w:r w:rsidR="00146C86">
        <w:t xml:space="preserve"> </w:t>
      </w:r>
      <w:r w:rsidR="00C609DE">
        <w:t xml:space="preserve">removed </w:t>
      </w:r>
      <w:r w:rsidR="002C556A">
        <w:t>any non-</w:t>
      </w:r>
      <w:r w:rsidR="00C25E4D">
        <w:t>significant</w:t>
      </w:r>
      <w:r w:rsidR="00C609DE">
        <w:t xml:space="preserve"> interaction</w:t>
      </w:r>
      <w:r w:rsidR="002C556A">
        <w:t>s</w:t>
      </w:r>
      <w:r w:rsidR="00146C86">
        <w:t xml:space="preserve"> in a stepwise manner and compared DIC values with the full model</w:t>
      </w:r>
      <w:r w:rsidR="00A50A0E">
        <w:t xml:space="preserve"> (Table 1)</w:t>
      </w:r>
      <w:r w:rsidR="00146C86">
        <w:t>.</w:t>
      </w:r>
    </w:p>
    <w:p w14:paraId="120CF9EE" w14:textId="5536E92F" w:rsidR="001A30F7" w:rsidRDefault="008321FC" w:rsidP="008321FC">
      <w:pPr>
        <w:ind w:firstLine="720"/>
      </w:pPr>
      <w:r>
        <w:t>T</w:t>
      </w:r>
      <w:r w:rsidR="001A30F7">
        <w:t xml:space="preserve">o test whether incubation treatment influence the overall </w:t>
      </w:r>
      <w:r w:rsidR="00FC1890">
        <w:t>heritability</w:t>
      </w:r>
      <w:r w:rsidR="001A30F7">
        <w:t xml:space="preserve"> of mass and the relative contributions of variance (regardless of age), we fitted intercept </w:t>
      </w:r>
      <w:r w:rsidR="00F53FE5">
        <w:t xml:space="preserve">only </w:t>
      </w:r>
      <w:r w:rsidR="001A30F7">
        <w:t>models for each incubation treatment with random intercepts for lizard identity</w:t>
      </w:r>
      <w:r w:rsidR="00F53FE5">
        <w:t>,</w:t>
      </w:r>
      <w:r w:rsidR="001A30F7">
        <w:t xml:space="preserve"> dam identity</w:t>
      </w:r>
      <w:r w:rsidR="00F53FE5">
        <w:t xml:space="preserve"> and </w:t>
      </w:r>
      <w:r w:rsidR="00F53FE5" w:rsidRPr="00F53FE5">
        <w:rPr>
          <w:i/>
          <w:iCs/>
        </w:rPr>
        <w:t>PE</w:t>
      </w:r>
      <w:r w:rsidR="00F53FE5">
        <w:rPr>
          <w:i/>
          <w:iCs/>
        </w:rPr>
        <w:t xml:space="preserve"> </w:t>
      </w:r>
      <w:r w:rsidR="00F53FE5" w:rsidRPr="00F53FE5">
        <w:t>effects</w:t>
      </w:r>
      <w:r w:rsidR="001A30F7">
        <w:t>. Heritability of mass</w:t>
      </w:r>
      <w:r w:rsidR="002604A9">
        <w:t xml:space="preserve"> </w:t>
      </w:r>
      <w:r w:rsidR="001A30F7">
        <w:t>was calculated as:</w:t>
      </w:r>
    </w:p>
    <w:p w14:paraId="16DCD869" w14:textId="77777777" w:rsidR="001A30F7" w:rsidRDefault="001A30F7" w:rsidP="001A30F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C39AE27" w14:textId="2CCECF54" w:rsidR="000B510F" w:rsidRDefault="001A30F7" w:rsidP="000B510F">
      <w:pPr>
        <w:pStyle w:val="FirstParagraph"/>
      </w:pPr>
      <w:r>
        <w:t xml:space="preserve">where </w:t>
      </w:r>
      <m:oMath>
        <m:sSub>
          <m:sSubPr>
            <m:ctrlPr>
              <w:rPr>
                <w:rFonts w:ascii="Cambria Math" w:hAnsi="Cambria Math"/>
              </w:rPr>
            </m:ctrlPr>
          </m:sSubPr>
          <m:e>
            <m:r>
              <w:rPr>
                <w:rFonts w:ascii="Cambria Math" w:hAnsi="Cambria Math"/>
              </w:rPr>
              <m:t>G</m:t>
            </m:r>
          </m:e>
          <m:sub>
            <m:r>
              <w:rPr>
                <w:rFonts w:ascii="Cambria Math" w:hAnsi="Cambria Math"/>
              </w:rPr>
              <m:t>I</m:t>
            </m:r>
          </m:sub>
        </m:sSub>
      </m:oMath>
      <w:r>
        <w:t xml:space="preserve"> is the additive genetic variance for all lizards, </w:t>
      </w:r>
      <m:oMath>
        <m:sSub>
          <m:sSubPr>
            <m:ctrlPr>
              <w:rPr>
                <w:rFonts w:ascii="Cambria Math" w:hAnsi="Cambria Math"/>
              </w:rPr>
            </m:ctrlPr>
          </m:sSubPr>
          <m:e>
            <m:r>
              <w:rPr>
                <w:rFonts w:ascii="Cambria Math" w:hAnsi="Cambria Math"/>
              </w:rPr>
              <m:t>M</m:t>
            </m:r>
          </m:e>
          <m:sub>
            <m:r>
              <w:rPr>
                <w:rFonts w:ascii="Cambria Math" w:hAnsi="Cambria Math"/>
              </w:rPr>
              <m:t>I</m:t>
            </m:r>
          </m:sub>
        </m:sSub>
      </m:oMath>
      <w:r>
        <w:t xml:space="preserve"> is the variance attributed to dams, </w:t>
      </w:r>
      <m:oMath>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is the permenent environmental variance and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residual variance.</w:t>
      </w:r>
    </w:p>
    <w:p w14:paraId="54158D54" w14:textId="692D2005" w:rsidR="001A30F7" w:rsidRDefault="001A30F7" w:rsidP="000B510F">
      <w:pPr>
        <w:pStyle w:val="FirstParagraph"/>
        <w:ind w:firstLine="720"/>
      </w:pPr>
      <w:r>
        <w:t xml:space="preserve">We were also interested in quantifying the changes in heritability and the relative contributions of growth variance with age for each incubation treatment. To address this, we fitted an intercept only model for each treatment group with a random </w:t>
      </w:r>
      <w:r w:rsidR="000B510F">
        <w:t>quadratic slope</w:t>
      </w:r>
      <w:r>
        <w:t xml:space="preserve"> for lizard identity and dam identity</w:t>
      </w:r>
      <w:r w:rsidR="000B510F">
        <w:t xml:space="preserve"> and a</w:t>
      </w:r>
      <w:r>
        <w:t xml:space="preserve"> random intercept </w:t>
      </w:r>
      <w:r w:rsidR="000B510F">
        <w:t xml:space="preserve">for </w:t>
      </w:r>
      <w:r w:rsidR="00FC1890" w:rsidRPr="00FC1890">
        <w:rPr>
          <w:i/>
          <w:iCs/>
        </w:rPr>
        <w:t>PE</w:t>
      </w:r>
      <w:r>
        <w:t xml:space="preserve"> effects. We estimated </w:t>
      </w:r>
      <w:r w:rsidR="00FC1890">
        <w:t xml:space="preserve">a </w:t>
      </w:r>
      <w:r>
        <w:t>genetic variance-covariance matrix for each treatment (</w:t>
      </w:r>
      <m:oMath>
        <m:r>
          <w:rPr>
            <w:rFonts w:ascii="Cambria Math" w:hAnsi="Cambria Math"/>
          </w:rPr>
          <m:t>G</m:t>
        </m:r>
      </m:oMath>
      <w:r>
        <w:t>), where the diagonal elements are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t>) and the curvature (</w:t>
      </w:r>
      <m:oMath>
        <m:sSub>
          <m:sSubPr>
            <m:ctrlPr>
              <w:rPr>
                <w:rFonts w:ascii="Cambria Math" w:hAnsi="Cambria Math"/>
              </w:rPr>
            </m:ctrlPr>
          </m:sSubPr>
          <m:e>
            <m:r>
              <w:rPr>
                <w:rFonts w:ascii="Cambria Math" w:hAnsi="Cambria Math"/>
              </w:rPr>
              <m:t>G</m:t>
            </m:r>
          </m:e>
          <m:sub>
            <m:r>
              <w:rPr>
                <w:rFonts w:ascii="Cambria Math" w:hAnsi="Cambria Math"/>
              </w:rPr>
              <m:t>C</m:t>
            </m:r>
          </m:sub>
        </m:sSub>
      </m:oMath>
      <w:r>
        <w:t xml:space="preserve">) of the growth curv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t xml:space="preserve"> is the additive genetic variance between the intercept and the curvature.</w:t>
      </w:r>
    </w:p>
    <w:p w14:paraId="59DBB917" w14:textId="77777777" w:rsidR="001A30F7" w:rsidRDefault="001A30F7" w:rsidP="001A30F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5D587E92" w14:textId="77777777" w:rsidR="001A30F7" w:rsidRDefault="001A30F7" w:rsidP="001A30F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26FC915D" w14:textId="77777777" w:rsidR="001A30F7" w:rsidRDefault="001A30F7" w:rsidP="001A30F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42616CF5" w14:textId="3C42DBC0" w:rsidR="001A30F7" w:rsidRDefault="001A30F7" w:rsidP="001A30F7">
      <w:pPr>
        <w:pStyle w:val="FirstParagraph"/>
      </w:pPr>
      <w:r>
        <w:t xml:space="preserve">We expected that the relative contributions of variance to change with age and treatment differences </w:t>
      </w:r>
      <w:r w:rsidR="00FC1890">
        <w:t>could</w:t>
      </w:r>
      <w:r>
        <w:t xml:space="preserve"> </w:t>
      </w:r>
      <w:r w:rsidR="00FC1890">
        <w:t>manifest</w:t>
      </w:r>
      <w:r>
        <w:t xml:space="preserve"> at specific ages. For each treatment group, we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w:t>
      </w:r>
      <w:r w:rsidR="000B510F">
        <w:t xml:space="preserve"> and their covariances</w:t>
      </w:r>
      <w:r>
        <w:t xml:space="preserve"> as follows,</w:t>
      </w:r>
    </w:p>
    <w:p w14:paraId="2E9DDA7B" w14:textId="77777777" w:rsidR="001A30F7" w:rsidRDefault="001A30F7" w:rsidP="001A30F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78D3749A" w14:textId="539F1CBF" w:rsidR="001A30F7" w:rsidRDefault="001A30F7" w:rsidP="001A30F7">
      <w:pPr>
        <w:pStyle w:val="FirstParagraph"/>
      </w:pPr>
      <w:r>
        <w:t xml:space="preserve">where </w:t>
      </w:r>
      <m:oMath>
        <m:r>
          <w:rPr>
            <w:rFonts w:ascii="Cambria Math" w:hAnsi="Cambria Math"/>
          </w:rPr>
          <m:t>x</m:t>
        </m:r>
      </m:oMath>
      <w:r>
        <w:t xml:space="preserve"> is a</w:t>
      </w:r>
      <w:r w:rsidR="000B510F">
        <w:t xml:space="preserve">n age value </w:t>
      </w:r>
      <w:r>
        <w:t>that is substituted throughout the equation</w:t>
      </w:r>
      <w:r w:rsidR="000B510F">
        <w:t>.</w:t>
      </w:r>
      <w:r>
        <w:t xml:space="preserve"> Age</w:t>
      </w:r>
      <w:r w:rsidR="00FC1890">
        <w:t>-</w:t>
      </w:r>
      <w:r>
        <w:t xml:space="preserve">specific dam variance </w:t>
      </w:r>
      <w:r w:rsidR="000B510F">
        <w:t>is</w:t>
      </w:r>
      <w:r>
        <w:t xml:space="preserve"> calculated </w:t>
      </w:r>
      <w:r w:rsidR="000B510F">
        <w:t xml:space="preserve">using the same formula structure but with </w:t>
      </w:r>
      <w:r>
        <w:t xml:space="preserve">the relevant variance components </w:t>
      </w:r>
      <w:r w:rsidR="00FC1890">
        <w:t>from</w:t>
      </w:r>
      <w:r>
        <w:t xml:space="preserve"> </w:t>
      </w:r>
      <m:oMath>
        <m:r>
          <w:rPr>
            <w:rFonts w:ascii="Cambria Math" w:hAnsi="Cambria Math"/>
          </w:rPr>
          <m:t>M</m:t>
        </m:r>
      </m:oMath>
      <w:r>
        <w:t>. Age</w:t>
      </w:r>
      <w:r w:rsidR="00FC1890">
        <w:t>-</w:t>
      </w:r>
      <w:r>
        <w:t>specific heritability is thus a ratio of all variance components at a given age</w:t>
      </w:r>
      <w:r w:rsidR="00FC1890">
        <w:t xml:space="preserve"> </w:t>
      </w:r>
      <m:oMath>
        <m:r>
          <w:rPr>
            <w:rFonts w:ascii="Cambria Math" w:hAnsi="Cambria Math"/>
          </w:rPr>
          <m:t>x</m:t>
        </m:r>
      </m:oMath>
      <w:r>
        <w:t>,</w:t>
      </w:r>
    </w:p>
    <w:p w14:paraId="632D2291" w14:textId="77777777" w:rsidR="001A30F7" w:rsidRDefault="001A30F7" w:rsidP="001A30F7">
      <w:pPr>
        <w:pStyle w:val="BodyText"/>
      </w:pPr>
      <m:oMathPara>
        <m:oMathParaPr>
          <m:jc m:val="center"/>
        </m:oMathParaPr>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8D40ACC" w14:textId="7514C6B1" w:rsidR="00980738" w:rsidRPr="0067067E" w:rsidRDefault="00602823" w:rsidP="0028140D">
      <w:pPr>
        <w:pStyle w:val="FirstParagraph"/>
        <w:ind w:firstLine="720"/>
      </w:pPr>
      <w:r>
        <w:t>For all models we used uninformative priors</w:t>
      </w:r>
      <w:r w:rsidR="008321FC">
        <w:t xml:space="preserve"> which </w:t>
      </w:r>
      <w:r>
        <w:t>ran for 253,000 iterations with a burn in of 3000 and a thinning interval of 100</w:t>
      </w:r>
      <w:r w:rsidR="000B510F">
        <w:t xml:space="preserve"> (see provided code)</w:t>
      </w:r>
      <w:r>
        <w:t xml:space="preserve">. We ensured proper mixing by inspecting trace plots and checked samples were not strongly auto-correlated using the autocorr function from ‘coda’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rsidR="000B510F">
        <w:t xml:space="preserve">. </w:t>
      </w:r>
      <w:r>
        <w:t>We report represent posterior means and 95% credible intervals in our results below.</w:t>
      </w:r>
    </w:p>
    <w:p w14:paraId="2A26C50F" w14:textId="5AE6F02E" w:rsidR="008321FC" w:rsidRDefault="00FE606F" w:rsidP="009C520A">
      <w:pPr>
        <w:pStyle w:val="Heading1"/>
      </w:pPr>
      <w:r>
        <w:t>Results</w:t>
      </w:r>
    </w:p>
    <w:p w14:paraId="7E03FF4B" w14:textId="1CD731F8" w:rsidR="009C520A" w:rsidRPr="009C520A" w:rsidRDefault="00CA658E" w:rsidP="00CA658E">
      <w:pPr>
        <w:pStyle w:val="FirstParagraph"/>
      </w:pPr>
      <w:r>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The average age for hot incubated lizards was 335.82 (range: 0 – 711) and for cold incubated lizards it was 384.8 (range: 0 – 707). On average, a lizard had 11.5 measurements (range: 1 – 18).</w:t>
      </w:r>
    </w:p>
    <w:p w14:paraId="77720EE5" w14:textId="77777777" w:rsidR="0009402D" w:rsidRDefault="0009402D" w:rsidP="0009402D">
      <w:pPr>
        <w:pStyle w:val="Heading2"/>
      </w:pPr>
      <w:bookmarkStart w:id="13" w:name="do-growth-rate-curves-differ-between-inc"/>
      <w:r>
        <w:t>Do growth rate curves differ between incubation treatments?</w:t>
      </w:r>
      <w:bookmarkEnd w:id="13"/>
    </w:p>
    <w:p w14:paraId="432ED7D0" w14:textId="77777777" w:rsidR="00012A3A" w:rsidRDefault="0009402D" w:rsidP="00012A3A">
      <w:pPr>
        <w:ind w:firstLine="720"/>
      </w:pPr>
      <w:r>
        <w:t xml:space="preserve">The model containing interactions between treatment and the linear and quadratic components of the growth curve was best supported by DIC values (Table. 1). </w:t>
      </w:r>
      <w:r w:rsidR="00A50A0E">
        <w:t xml:space="preserve">Model coefficients for the other two models are presented in Table S2-3. Incubation temperature did not affect the linear or the curvature component of growth curve (Table </w:t>
      </w:r>
      <w:r w:rsidR="00484E30">
        <w:t>2, Table S2</w:t>
      </w:r>
      <w:r w:rsidR="00A50A0E">
        <w:t xml:space="preserve">). </w:t>
      </w:r>
      <w:r w:rsidR="00484E30">
        <w:t>I</w:t>
      </w:r>
      <w:r w:rsidR="00A50A0E">
        <w:t>ncubation temperature</w:t>
      </w:r>
      <w:r w:rsidR="00484E30">
        <w:t xml:space="preserve"> did however</w:t>
      </w:r>
      <w:r w:rsidR="00A50A0E">
        <w:t xml:space="preserve"> influence initial mass (intercept of growth curve) (</w:t>
      </w:r>
      <w:r w:rsidR="00484E30">
        <w:t xml:space="preserve">Table 2, </w:t>
      </w:r>
      <w:r w:rsidR="00A50A0E">
        <w:t>Fig. 1). With all else held equal, the initial mass of lizards from the cold treatment were on 0.0</w:t>
      </w:r>
      <w:r w:rsidR="00C25E4D">
        <w:t>30</w:t>
      </w:r>
      <w:r w:rsidR="00A50A0E">
        <w:t xml:space="preserve"> g (0.01</w:t>
      </w:r>
      <w:r w:rsidR="00C25E4D">
        <w:t>8</w:t>
      </w:r>
      <w:r w:rsidR="00A50A0E">
        <w:t>g – 0.0</w:t>
      </w:r>
      <w:r w:rsidR="00C25E4D">
        <w:t>41</w:t>
      </w:r>
      <w:r w:rsidR="00A50A0E">
        <w:t>g) heavier compared to lizards from the hot treatment (Table. 2).</w:t>
      </w:r>
      <w:r w:rsidR="00560932">
        <w:t xml:space="preserve"> </w:t>
      </w:r>
    </w:p>
    <w:p w14:paraId="432A64C6" w14:textId="6D071148" w:rsidR="00012A3A" w:rsidRDefault="00012A3A" w:rsidP="00012A3A">
      <w:pPr>
        <w:ind w:firstLine="720"/>
      </w:pPr>
      <w:r>
        <w:t>We calculated the age at which lizards reach their maximum mass for both treatments and found that there was a trend for cold incubated lizards to their max mass at an earlier age, however credible intervals for both treatment groups overlap (cold treatment age at maximum mass: 378.53 [353.4 – 407.16], hot treatment age at maximum mass: 408.1 [374.73 – 448.26]. There were no treatment differences in maximum mass (cold treatment maximum mass: 0.51 [0.49 – 0.54], hot treatment maximum mass: 0.5 [0.46 – 0.54]).</w:t>
      </w:r>
    </w:p>
    <w:p w14:paraId="22A857A9" w14:textId="77777777" w:rsidR="00484E30" w:rsidRDefault="00484E30" w:rsidP="00560932">
      <w:pPr>
        <w:ind w:firstLine="720"/>
      </w:pPr>
    </w:p>
    <w:p w14:paraId="6DE81A06" w14:textId="15A195EB" w:rsidR="0009402D" w:rsidRDefault="0009402D" w:rsidP="0009402D">
      <w:pPr>
        <w:pStyle w:val="BodyText"/>
      </w:pPr>
      <w:r w:rsidRPr="00EA169D">
        <w:rPr>
          <w:b/>
          <w:bCs/>
        </w:rPr>
        <w:t>Table 1</w:t>
      </w:r>
      <w:r>
        <w:t xml:space="preserve"> </w:t>
      </w:r>
      <w:r w:rsidR="00530D98">
        <w:t xml:space="preserve">Comparisons of </w:t>
      </w:r>
      <w:r>
        <w:t xml:space="preserve">DIC of three models with different combinations of treatment interactions with growth curve parameters. </w:t>
      </w:r>
    </w:p>
    <w:tbl>
      <w:tblPr>
        <w:tblStyle w:val="Table"/>
        <w:tblW w:w="5000" w:type="pct"/>
        <w:tblLook w:val="07E0" w:firstRow="1" w:lastRow="1" w:firstColumn="1" w:lastColumn="1" w:noHBand="1" w:noVBand="1"/>
      </w:tblPr>
      <w:tblGrid>
        <w:gridCol w:w="6782"/>
        <w:gridCol w:w="2238"/>
      </w:tblGrid>
      <w:tr w:rsidR="0009402D" w14:paraId="33C9CEC1" w14:textId="77777777" w:rsidTr="00A03B9C">
        <w:tc>
          <w:tcPr>
            <w:tcW w:w="0" w:type="auto"/>
            <w:tcBorders>
              <w:bottom w:val="single" w:sz="0" w:space="0" w:color="auto"/>
            </w:tcBorders>
            <w:vAlign w:val="bottom"/>
          </w:tcPr>
          <w:p w14:paraId="7C3B4067" w14:textId="77777777" w:rsidR="0009402D" w:rsidRDefault="0009402D" w:rsidP="00A03B9C">
            <w:pPr>
              <w:pStyle w:val="Compact"/>
            </w:pPr>
            <w:r>
              <w:t>Formula</w:t>
            </w:r>
          </w:p>
        </w:tc>
        <w:tc>
          <w:tcPr>
            <w:tcW w:w="0" w:type="auto"/>
            <w:tcBorders>
              <w:bottom w:val="single" w:sz="0" w:space="0" w:color="auto"/>
            </w:tcBorders>
            <w:vAlign w:val="bottom"/>
          </w:tcPr>
          <w:p w14:paraId="0822A2BD" w14:textId="77777777" w:rsidR="0009402D" w:rsidRDefault="0009402D" w:rsidP="00A03B9C">
            <w:pPr>
              <w:pStyle w:val="Compact"/>
              <w:jc w:val="center"/>
            </w:pPr>
            <w:r>
              <w:t>DIC</w:t>
            </w:r>
          </w:p>
        </w:tc>
      </w:tr>
      <w:tr w:rsidR="0009402D" w14:paraId="73EA453D" w14:textId="77777777" w:rsidTr="00A03B9C">
        <w:tc>
          <w:tcPr>
            <w:tcW w:w="0" w:type="auto"/>
          </w:tcPr>
          <w:p w14:paraId="600D8E63" w14:textId="12A2D90F" w:rsidR="0009402D" w:rsidRDefault="00530D98" w:rsidP="00A03B9C">
            <w:pPr>
              <w:pStyle w:val="Compact"/>
            </w:pPr>
            <w:r>
              <w:t>Treatment</w:t>
            </w:r>
            <w:r w:rsidR="0009402D">
              <w:t xml:space="preserve">* </w:t>
            </w:r>
            <w:r>
              <w:t>Age</w:t>
            </w:r>
            <w:r w:rsidR="0009402D">
              <w:t xml:space="preserve"> + </w:t>
            </w:r>
            <w:r>
              <w:t>Treatment*Age</w:t>
            </w:r>
            <w:r>
              <w:rPr>
                <w:vertAlign w:val="superscript"/>
              </w:rPr>
              <w:t>2</w:t>
            </w:r>
          </w:p>
        </w:tc>
        <w:tc>
          <w:tcPr>
            <w:tcW w:w="0" w:type="auto"/>
          </w:tcPr>
          <w:p w14:paraId="031C68B9" w14:textId="77777777" w:rsidR="0009402D" w:rsidRDefault="0009402D" w:rsidP="00A03B9C">
            <w:pPr>
              <w:pStyle w:val="Compact"/>
              <w:jc w:val="center"/>
            </w:pPr>
            <w:r>
              <w:t>-3332.981</w:t>
            </w:r>
          </w:p>
        </w:tc>
      </w:tr>
      <w:tr w:rsidR="0009402D" w14:paraId="0F79B034" w14:textId="77777777" w:rsidTr="00A03B9C">
        <w:tc>
          <w:tcPr>
            <w:tcW w:w="0" w:type="auto"/>
          </w:tcPr>
          <w:p w14:paraId="7D6F32AA" w14:textId="717748D7" w:rsidR="0009402D" w:rsidRDefault="00530D98" w:rsidP="00A03B9C">
            <w:pPr>
              <w:pStyle w:val="Compact"/>
            </w:pPr>
            <w:r>
              <w:t>Treatment* Age + Age</w:t>
            </w:r>
            <w:r>
              <w:rPr>
                <w:vertAlign w:val="superscript"/>
              </w:rPr>
              <w:t>2</w:t>
            </w:r>
          </w:p>
        </w:tc>
        <w:tc>
          <w:tcPr>
            <w:tcW w:w="0" w:type="auto"/>
          </w:tcPr>
          <w:p w14:paraId="2DF79E1E" w14:textId="77777777" w:rsidR="0009402D" w:rsidRDefault="0009402D" w:rsidP="00A03B9C">
            <w:pPr>
              <w:pStyle w:val="Compact"/>
              <w:jc w:val="center"/>
            </w:pPr>
            <w:r>
              <w:t>-3329.495</w:t>
            </w:r>
          </w:p>
        </w:tc>
      </w:tr>
      <w:tr w:rsidR="0009402D" w14:paraId="5283D5F4" w14:textId="77777777" w:rsidTr="00A03B9C">
        <w:tc>
          <w:tcPr>
            <w:tcW w:w="0" w:type="auto"/>
          </w:tcPr>
          <w:p w14:paraId="4A69836C" w14:textId="29BE8139" w:rsidR="0009402D" w:rsidRDefault="00530D98" w:rsidP="00A03B9C">
            <w:pPr>
              <w:pStyle w:val="Compact"/>
            </w:pPr>
            <w:r>
              <w:t>Treatment + Age + Age</w:t>
            </w:r>
            <w:r>
              <w:rPr>
                <w:vertAlign w:val="superscript"/>
              </w:rPr>
              <w:t>2</w:t>
            </w:r>
          </w:p>
        </w:tc>
        <w:tc>
          <w:tcPr>
            <w:tcW w:w="0" w:type="auto"/>
          </w:tcPr>
          <w:p w14:paraId="4CE3997B" w14:textId="77777777" w:rsidR="0009402D" w:rsidRDefault="0009402D" w:rsidP="00A03B9C">
            <w:pPr>
              <w:pStyle w:val="Compact"/>
              <w:jc w:val="center"/>
            </w:pPr>
            <w:r>
              <w:t>-3329.845</w:t>
            </w:r>
          </w:p>
        </w:tc>
      </w:tr>
    </w:tbl>
    <w:p w14:paraId="26B3DC6A" w14:textId="77777777" w:rsidR="0009402D" w:rsidRDefault="0009402D" w:rsidP="0009402D"/>
    <w:p w14:paraId="5D1BA220" w14:textId="3A64A923" w:rsidR="0009402D" w:rsidRDefault="0009402D" w:rsidP="0009402D">
      <w:pPr>
        <w:pStyle w:val="BodyText"/>
      </w:pPr>
      <w:r w:rsidRPr="00EA169D">
        <w:rPr>
          <w:b/>
          <w:bCs/>
        </w:rPr>
        <w:t>Table 2</w:t>
      </w:r>
      <w:r>
        <w:t xml:space="preserve"> Coefficient estimates from </w:t>
      </w:r>
      <w:r w:rsidR="006073E2">
        <w:t xml:space="preserve">full model testing the effects of </w:t>
      </w:r>
      <w:r>
        <w:t>incubation treatment</w:t>
      </w:r>
      <w:r w:rsidR="006073E2">
        <w:t xml:space="preserve"> on </w:t>
      </w:r>
      <w:r>
        <w:t xml:space="preserve">mass and </w:t>
      </w:r>
      <w:r w:rsidR="006073E2">
        <w:t>how</w:t>
      </w:r>
      <w:r>
        <w:t xml:space="preserve"> mass</w:t>
      </w:r>
      <w:r w:rsidR="006073E2">
        <w:t xml:space="preserve"> changes</w:t>
      </w:r>
      <w:r>
        <w:t xml:space="preserve"> with age. Bolded estimates are significantly different from zero. * indicates that value is above zero prior to rounding.</w:t>
      </w:r>
      <w:r w:rsidR="00CA658E">
        <w:t xml:space="preserve"> </w:t>
      </w:r>
      <m:oMath>
        <m:sSub>
          <m:sSubPr>
            <m:ctrlPr>
              <w:rPr>
                <w:rFonts w:ascii="Cambria Math" w:hAnsi="Cambria Math"/>
              </w:rPr>
            </m:ctrlPr>
          </m:sSubPr>
          <m:e>
            <m:r>
              <w:rPr>
                <w:rFonts w:ascii="Cambria Math" w:hAnsi="Cambria Math"/>
              </w:rPr>
              <m:t>n</m:t>
            </m:r>
          </m:e>
          <m:sub>
            <m:r>
              <w:rPr>
                <w:rFonts w:ascii="Cambria Math" w:hAnsi="Cambria Math"/>
              </w:rPr>
              <m:t>obs</m:t>
            </m:r>
          </m:sub>
        </m:sSub>
      </m:oMath>
      <w:r w:rsidR="00CA658E">
        <w:t xml:space="preserve"> = 3002</w:t>
      </w:r>
    </w:p>
    <w:tbl>
      <w:tblPr>
        <w:tblStyle w:val="Table"/>
        <w:tblW w:w="5000" w:type="pct"/>
        <w:tblLook w:val="07E0" w:firstRow="1" w:lastRow="1" w:firstColumn="1" w:lastColumn="1" w:noHBand="1" w:noVBand="1"/>
      </w:tblPr>
      <w:tblGrid>
        <w:gridCol w:w="5150"/>
        <w:gridCol w:w="1494"/>
        <w:gridCol w:w="1194"/>
        <w:gridCol w:w="1182"/>
      </w:tblGrid>
      <w:tr w:rsidR="006073E2" w14:paraId="008E35E2" w14:textId="77777777" w:rsidTr="006073E2">
        <w:tc>
          <w:tcPr>
            <w:tcW w:w="2855" w:type="pct"/>
            <w:tcBorders>
              <w:bottom w:val="single" w:sz="0" w:space="0" w:color="auto"/>
            </w:tcBorders>
            <w:vAlign w:val="bottom"/>
          </w:tcPr>
          <w:p w14:paraId="290DBCA4" w14:textId="77777777" w:rsidR="006073E2" w:rsidRDefault="006073E2" w:rsidP="0028140D">
            <w:pPr>
              <w:pStyle w:val="Compact"/>
            </w:pPr>
            <w:r>
              <w:t>Variable</w:t>
            </w:r>
          </w:p>
        </w:tc>
        <w:tc>
          <w:tcPr>
            <w:tcW w:w="828" w:type="pct"/>
            <w:tcBorders>
              <w:bottom w:val="single" w:sz="0" w:space="0" w:color="auto"/>
            </w:tcBorders>
            <w:vAlign w:val="bottom"/>
          </w:tcPr>
          <w:p w14:paraId="0F0AA8DC" w14:textId="77777777" w:rsidR="006073E2" w:rsidRDefault="006073E2" w:rsidP="0028140D">
            <w:pPr>
              <w:pStyle w:val="Compact"/>
              <w:jc w:val="center"/>
            </w:pPr>
            <w:r>
              <w:t>Estimate</w:t>
            </w:r>
          </w:p>
        </w:tc>
        <w:tc>
          <w:tcPr>
            <w:tcW w:w="662" w:type="pct"/>
            <w:tcBorders>
              <w:bottom w:val="single" w:sz="0" w:space="0" w:color="auto"/>
            </w:tcBorders>
            <w:vAlign w:val="bottom"/>
          </w:tcPr>
          <w:p w14:paraId="26FCCC20" w14:textId="77777777" w:rsidR="006073E2" w:rsidRDefault="006073E2" w:rsidP="0028140D">
            <w:pPr>
              <w:pStyle w:val="Compact"/>
              <w:jc w:val="center"/>
            </w:pPr>
            <w:r>
              <w:t>Lower</w:t>
            </w:r>
          </w:p>
        </w:tc>
        <w:tc>
          <w:tcPr>
            <w:tcW w:w="656" w:type="pct"/>
            <w:tcBorders>
              <w:bottom w:val="single" w:sz="0" w:space="0" w:color="auto"/>
            </w:tcBorders>
            <w:vAlign w:val="bottom"/>
          </w:tcPr>
          <w:p w14:paraId="4B2FB70C" w14:textId="77777777" w:rsidR="006073E2" w:rsidRDefault="006073E2" w:rsidP="0028140D">
            <w:pPr>
              <w:pStyle w:val="Compact"/>
              <w:jc w:val="center"/>
            </w:pPr>
            <w:r>
              <w:t>Upper</w:t>
            </w:r>
          </w:p>
        </w:tc>
      </w:tr>
      <w:tr w:rsidR="006073E2" w:rsidRPr="006073E2" w14:paraId="3B5190AB" w14:textId="77777777" w:rsidTr="006073E2">
        <w:tc>
          <w:tcPr>
            <w:tcW w:w="2855" w:type="pct"/>
          </w:tcPr>
          <w:p w14:paraId="6AB5CF81" w14:textId="77777777" w:rsidR="006073E2" w:rsidRDefault="006073E2" w:rsidP="0028140D">
            <w:pPr>
              <w:pStyle w:val="Compact"/>
            </w:pPr>
            <w:r>
              <w:t>Intercept</w:t>
            </w:r>
          </w:p>
        </w:tc>
        <w:tc>
          <w:tcPr>
            <w:tcW w:w="828" w:type="pct"/>
          </w:tcPr>
          <w:p w14:paraId="5BE66EBD" w14:textId="77777777" w:rsidR="006073E2" w:rsidRPr="006073E2" w:rsidRDefault="006073E2" w:rsidP="0028140D">
            <w:pPr>
              <w:pStyle w:val="Compact"/>
              <w:jc w:val="center"/>
              <w:rPr>
                <w:b/>
                <w:bCs/>
              </w:rPr>
            </w:pPr>
            <w:r w:rsidRPr="006073E2">
              <w:rPr>
                <w:b/>
                <w:bCs/>
              </w:rPr>
              <w:t>-0.987</w:t>
            </w:r>
          </w:p>
        </w:tc>
        <w:tc>
          <w:tcPr>
            <w:tcW w:w="662" w:type="pct"/>
          </w:tcPr>
          <w:p w14:paraId="32333D06" w14:textId="77777777" w:rsidR="006073E2" w:rsidRPr="006073E2" w:rsidRDefault="006073E2" w:rsidP="0028140D">
            <w:pPr>
              <w:pStyle w:val="Compact"/>
              <w:jc w:val="center"/>
              <w:rPr>
                <w:b/>
                <w:bCs/>
              </w:rPr>
            </w:pPr>
            <w:r w:rsidRPr="006073E2">
              <w:rPr>
                <w:b/>
                <w:bCs/>
              </w:rPr>
              <w:t>-1.008</w:t>
            </w:r>
          </w:p>
        </w:tc>
        <w:tc>
          <w:tcPr>
            <w:tcW w:w="656" w:type="pct"/>
          </w:tcPr>
          <w:p w14:paraId="72B8EC63" w14:textId="77777777" w:rsidR="006073E2" w:rsidRPr="006073E2" w:rsidRDefault="006073E2" w:rsidP="0028140D">
            <w:pPr>
              <w:pStyle w:val="Compact"/>
              <w:jc w:val="center"/>
              <w:rPr>
                <w:b/>
                <w:bCs/>
              </w:rPr>
            </w:pPr>
            <w:r w:rsidRPr="006073E2">
              <w:rPr>
                <w:b/>
                <w:bCs/>
              </w:rPr>
              <w:t>-0.965</w:t>
            </w:r>
          </w:p>
        </w:tc>
      </w:tr>
      <w:tr w:rsidR="006073E2" w14:paraId="5215780D" w14:textId="77777777" w:rsidTr="006073E2">
        <w:tc>
          <w:tcPr>
            <w:tcW w:w="2855" w:type="pct"/>
          </w:tcPr>
          <w:p w14:paraId="4327CFF4" w14:textId="77777777" w:rsidR="006073E2" w:rsidRDefault="006073E2" w:rsidP="0028140D">
            <w:pPr>
              <w:pStyle w:val="Compact"/>
            </w:pPr>
            <w:r>
              <w:t>Treatment</w:t>
            </w:r>
          </w:p>
        </w:tc>
        <w:tc>
          <w:tcPr>
            <w:tcW w:w="828" w:type="pct"/>
          </w:tcPr>
          <w:p w14:paraId="6961A9B1" w14:textId="77777777" w:rsidR="006073E2" w:rsidRPr="006073E2" w:rsidRDefault="006073E2" w:rsidP="0028140D">
            <w:pPr>
              <w:pStyle w:val="Compact"/>
              <w:jc w:val="center"/>
              <w:rPr>
                <w:b/>
                <w:bCs/>
              </w:rPr>
            </w:pPr>
            <w:r w:rsidRPr="006073E2">
              <w:rPr>
                <w:b/>
                <w:bCs/>
              </w:rPr>
              <w:t>-0.083</w:t>
            </w:r>
          </w:p>
        </w:tc>
        <w:tc>
          <w:tcPr>
            <w:tcW w:w="662" w:type="pct"/>
          </w:tcPr>
          <w:p w14:paraId="62B7D446" w14:textId="77777777" w:rsidR="006073E2" w:rsidRPr="006073E2" w:rsidRDefault="006073E2" w:rsidP="0028140D">
            <w:pPr>
              <w:pStyle w:val="Compact"/>
              <w:jc w:val="center"/>
              <w:rPr>
                <w:b/>
                <w:bCs/>
              </w:rPr>
            </w:pPr>
            <w:r w:rsidRPr="006073E2">
              <w:rPr>
                <w:b/>
                <w:bCs/>
              </w:rPr>
              <w:t>-0.115</w:t>
            </w:r>
          </w:p>
        </w:tc>
        <w:tc>
          <w:tcPr>
            <w:tcW w:w="656" w:type="pct"/>
          </w:tcPr>
          <w:p w14:paraId="41576DA0" w14:textId="77777777" w:rsidR="006073E2" w:rsidRPr="006073E2" w:rsidRDefault="006073E2" w:rsidP="0028140D">
            <w:pPr>
              <w:pStyle w:val="Compact"/>
              <w:jc w:val="center"/>
              <w:rPr>
                <w:b/>
                <w:bCs/>
              </w:rPr>
            </w:pPr>
            <w:r w:rsidRPr="006073E2">
              <w:rPr>
                <w:b/>
                <w:bCs/>
              </w:rPr>
              <w:t>-0.051</w:t>
            </w:r>
          </w:p>
        </w:tc>
      </w:tr>
      <w:tr w:rsidR="006073E2" w14:paraId="3937E7E7" w14:textId="77777777" w:rsidTr="006073E2">
        <w:tc>
          <w:tcPr>
            <w:tcW w:w="2855" w:type="pct"/>
          </w:tcPr>
          <w:p w14:paraId="1CAB7E44" w14:textId="77777777" w:rsidR="006073E2" w:rsidRDefault="006073E2" w:rsidP="0028140D">
            <w:pPr>
              <w:pStyle w:val="Compact"/>
            </w:pPr>
            <w:r>
              <w:t>Age</w:t>
            </w:r>
          </w:p>
        </w:tc>
        <w:tc>
          <w:tcPr>
            <w:tcW w:w="828" w:type="pct"/>
          </w:tcPr>
          <w:p w14:paraId="7A17AD9F" w14:textId="77777777" w:rsidR="006073E2" w:rsidRPr="006073E2" w:rsidRDefault="006073E2" w:rsidP="0028140D">
            <w:pPr>
              <w:pStyle w:val="Compact"/>
              <w:jc w:val="center"/>
              <w:rPr>
                <w:b/>
                <w:bCs/>
              </w:rPr>
            </w:pPr>
            <w:r w:rsidRPr="006073E2">
              <w:rPr>
                <w:b/>
                <w:bCs/>
              </w:rPr>
              <w:t>0.501</w:t>
            </w:r>
          </w:p>
        </w:tc>
        <w:tc>
          <w:tcPr>
            <w:tcW w:w="662" w:type="pct"/>
          </w:tcPr>
          <w:p w14:paraId="796CB26E" w14:textId="77777777" w:rsidR="006073E2" w:rsidRPr="006073E2" w:rsidRDefault="006073E2" w:rsidP="0028140D">
            <w:pPr>
              <w:pStyle w:val="Compact"/>
              <w:jc w:val="center"/>
              <w:rPr>
                <w:b/>
                <w:bCs/>
              </w:rPr>
            </w:pPr>
            <w:r w:rsidRPr="006073E2">
              <w:rPr>
                <w:b/>
                <w:bCs/>
              </w:rPr>
              <w:t>0.476</w:t>
            </w:r>
          </w:p>
        </w:tc>
        <w:tc>
          <w:tcPr>
            <w:tcW w:w="656" w:type="pct"/>
          </w:tcPr>
          <w:p w14:paraId="5A0627F6" w14:textId="77777777" w:rsidR="006073E2" w:rsidRPr="006073E2" w:rsidRDefault="006073E2" w:rsidP="0028140D">
            <w:pPr>
              <w:pStyle w:val="Compact"/>
              <w:jc w:val="center"/>
              <w:rPr>
                <w:b/>
                <w:bCs/>
              </w:rPr>
            </w:pPr>
            <w:r w:rsidRPr="006073E2">
              <w:rPr>
                <w:b/>
                <w:bCs/>
              </w:rPr>
              <w:t>0.526</w:t>
            </w:r>
          </w:p>
        </w:tc>
      </w:tr>
      <w:tr w:rsidR="006073E2" w14:paraId="139928F7" w14:textId="77777777" w:rsidTr="006073E2">
        <w:tc>
          <w:tcPr>
            <w:tcW w:w="2855" w:type="pct"/>
          </w:tcPr>
          <w:p w14:paraId="30C85319" w14:textId="1B55D820" w:rsidR="006073E2" w:rsidRDefault="006073E2" w:rsidP="0028140D">
            <w:pPr>
              <w:pStyle w:val="Compact"/>
            </w:pPr>
            <w:r>
              <w:t>Age</w:t>
            </w:r>
            <w:r>
              <w:rPr>
                <w:vertAlign w:val="superscript"/>
              </w:rPr>
              <w:t>2</w:t>
            </w:r>
          </w:p>
        </w:tc>
        <w:tc>
          <w:tcPr>
            <w:tcW w:w="828" w:type="pct"/>
          </w:tcPr>
          <w:p w14:paraId="1028B92E" w14:textId="77777777" w:rsidR="006073E2" w:rsidRPr="006073E2" w:rsidRDefault="006073E2" w:rsidP="0028140D">
            <w:pPr>
              <w:pStyle w:val="Compact"/>
              <w:jc w:val="center"/>
              <w:rPr>
                <w:b/>
                <w:bCs/>
              </w:rPr>
            </w:pPr>
            <w:r w:rsidRPr="006073E2">
              <w:rPr>
                <w:b/>
                <w:bCs/>
              </w:rPr>
              <w:t>-0.2</w:t>
            </w:r>
          </w:p>
        </w:tc>
        <w:tc>
          <w:tcPr>
            <w:tcW w:w="662" w:type="pct"/>
          </w:tcPr>
          <w:p w14:paraId="0554DE0D" w14:textId="77777777" w:rsidR="006073E2" w:rsidRPr="006073E2" w:rsidRDefault="006073E2" w:rsidP="0028140D">
            <w:pPr>
              <w:pStyle w:val="Compact"/>
              <w:jc w:val="center"/>
              <w:rPr>
                <w:b/>
                <w:bCs/>
              </w:rPr>
            </w:pPr>
            <w:r w:rsidRPr="006073E2">
              <w:rPr>
                <w:b/>
                <w:bCs/>
              </w:rPr>
              <w:t>-0.221</w:t>
            </w:r>
          </w:p>
        </w:tc>
        <w:tc>
          <w:tcPr>
            <w:tcW w:w="656" w:type="pct"/>
          </w:tcPr>
          <w:p w14:paraId="23D73F03" w14:textId="77777777" w:rsidR="006073E2" w:rsidRPr="006073E2" w:rsidRDefault="006073E2" w:rsidP="0028140D">
            <w:pPr>
              <w:pStyle w:val="Compact"/>
              <w:jc w:val="center"/>
              <w:rPr>
                <w:b/>
                <w:bCs/>
              </w:rPr>
            </w:pPr>
            <w:r w:rsidRPr="006073E2">
              <w:rPr>
                <w:b/>
                <w:bCs/>
              </w:rPr>
              <w:t>-0.18</w:t>
            </w:r>
          </w:p>
        </w:tc>
      </w:tr>
      <w:tr w:rsidR="006073E2" w14:paraId="35FDCE0B" w14:textId="77777777" w:rsidTr="006073E2">
        <w:tc>
          <w:tcPr>
            <w:tcW w:w="2855" w:type="pct"/>
          </w:tcPr>
          <w:p w14:paraId="75C53B28" w14:textId="77777777" w:rsidR="006073E2" w:rsidRDefault="006073E2" w:rsidP="0028140D">
            <w:pPr>
              <w:pStyle w:val="Compact"/>
            </w:pPr>
            <w:r>
              <w:lastRenderedPageBreak/>
              <w:t>Treatment*Age</w:t>
            </w:r>
          </w:p>
        </w:tc>
        <w:tc>
          <w:tcPr>
            <w:tcW w:w="828" w:type="pct"/>
          </w:tcPr>
          <w:p w14:paraId="2A7B6CE9" w14:textId="77777777" w:rsidR="006073E2" w:rsidRDefault="006073E2" w:rsidP="0028140D">
            <w:pPr>
              <w:pStyle w:val="Compact"/>
              <w:jc w:val="center"/>
            </w:pPr>
            <w:r>
              <w:t>0.008</w:t>
            </w:r>
          </w:p>
        </w:tc>
        <w:tc>
          <w:tcPr>
            <w:tcW w:w="662" w:type="pct"/>
          </w:tcPr>
          <w:p w14:paraId="5C0DF864" w14:textId="77777777" w:rsidR="006073E2" w:rsidRDefault="006073E2" w:rsidP="0028140D">
            <w:pPr>
              <w:pStyle w:val="Compact"/>
              <w:jc w:val="center"/>
            </w:pPr>
            <w:r>
              <w:t>-0.023</w:t>
            </w:r>
          </w:p>
        </w:tc>
        <w:tc>
          <w:tcPr>
            <w:tcW w:w="656" w:type="pct"/>
          </w:tcPr>
          <w:p w14:paraId="1EFEF4B0" w14:textId="77777777" w:rsidR="006073E2" w:rsidRDefault="006073E2" w:rsidP="0028140D">
            <w:pPr>
              <w:pStyle w:val="Compact"/>
              <w:jc w:val="center"/>
            </w:pPr>
            <w:r>
              <w:t>0.039</w:t>
            </w:r>
          </w:p>
        </w:tc>
      </w:tr>
      <w:tr w:rsidR="006073E2" w14:paraId="289F87E2" w14:textId="77777777" w:rsidTr="006073E2">
        <w:tc>
          <w:tcPr>
            <w:tcW w:w="2855" w:type="pct"/>
          </w:tcPr>
          <w:p w14:paraId="64D6481F" w14:textId="5F61EF4D" w:rsidR="006073E2" w:rsidRPr="006073E2" w:rsidRDefault="006073E2" w:rsidP="0028140D">
            <w:pPr>
              <w:pStyle w:val="Compact"/>
              <w:rPr>
                <w:vertAlign w:val="superscript"/>
              </w:rPr>
            </w:pPr>
            <w:r>
              <w:t>Treatment*Age</w:t>
            </w:r>
            <w:r>
              <w:rPr>
                <w:vertAlign w:val="superscript"/>
              </w:rPr>
              <w:t>2</w:t>
            </w:r>
          </w:p>
        </w:tc>
        <w:tc>
          <w:tcPr>
            <w:tcW w:w="828" w:type="pct"/>
          </w:tcPr>
          <w:p w14:paraId="0B99BC16" w14:textId="77777777" w:rsidR="006073E2" w:rsidRDefault="006073E2" w:rsidP="0028140D">
            <w:pPr>
              <w:pStyle w:val="Compact"/>
              <w:jc w:val="center"/>
            </w:pPr>
            <w:r>
              <w:t>0.023</w:t>
            </w:r>
          </w:p>
        </w:tc>
        <w:tc>
          <w:tcPr>
            <w:tcW w:w="662" w:type="pct"/>
          </w:tcPr>
          <w:p w14:paraId="23D13DE8" w14:textId="77777777" w:rsidR="006073E2" w:rsidRDefault="006073E2" w:rsidP="0028140D">
            <w:pPr>
              <w:pStyle w:val="Compact"/>
              <w:jc w:val="center"/>
            </w:pPr>
            <w:r>
              <w:t>-0.009</w:t>
            </w:r>
          </w:p>
        </w:tc>
        <w:tc>
          <w:tcPr>
            <w:tcW w:w="656" w:type="pct"/>
          </w:tcPr>
          <w:p w14:paraId="2D40C3AD" w14:textId="77777777" w:rsidR="006073E2" w:rsidRDefault="006073E2" w:rsidP="0028140D">
            <w:pPr>
              <w:pStyle w:val="Compact"/>
              <w:jc w:val="center"/>
            </w:pPr>
            <w:r>
              <w:t>0.056</w:t>
            </w:r>
          </w:p>
        </w:tc>
      </w:tr>
      <w:tr w:rsidR="006073E2" w14:paraId="4250232B" w14:textId="77777777" w:rsidTr="006073E2">
        <w:tc>
          <w:tcPr>
            <w:tcW w:w="2855" w:type="pct"/>
          </w:tcPr>
          <w:p w14:paraId="0B2CC03F" w14:textId="70C8F3F6" w:rsidR="006073E2" w:rsidRDefault="006073E2" w:rsidP="006073E2">
            <w:pPr>
              <w:pStyle w:val="Compact"/>
            </w:pPr>
            <w:r>
              <w:t>V</w:t>
            </w:r>
            <w:r>
              <w:rPr>
                <w:vertAlign w:val="subscript"/>
              </w:rPr>
              <w:t>additive genetic</w:t>
            </w:r>
            <w:r>
              <w:t xml:space="preserve"> intercept</w:t>
            </w:r>
          </w:p>
        </w:tc>
        <w:tc>
          <w:tcPr>
            <w:tcW w:w="828" w:type="pct"/>
          </w:tcPr>
          <w:p w14:paraId="4ED7EDE1" w14:textId="77777777" w:rsidR="006073E2" w:rsidRPr="006073E2" w:rsidRDefault="006073E2" w:rsidP="006073E2">
            <w:pPr>
              <w:pStyle w:val="Compact"/>
              <w:jc w:val="center"/>
              <w:rPr>
                <w:b/>
                <w:bCs/>
              </w:rPr>
            </w:pPr>
            <w:r w:rsidRPr="006073E2">
              <w:rPr>
                <w:b/>
                <w:bCs/>
              </w:rPr>
              <w:t>0.01</w:t>
            </w:r>
          </w:p>
        </w:tc>
        <w:tc>
          <w:tcPr>
            <w:tcW w:w="662" w:type="pct"/>
          </w:tcPr>
          <w:p w14:paraId="4CCDA508" w14:textId="77777777" w:rsidR="006073E2" w:rsidRPr="006073E2" w:rsidRDefault="006073E2" w:rsidP="006073E2">
            <w:pPr>
              <w:pStyle w:val="Compact"/>
              <w:jc w:val="center"/>
              <w:rPr>
                <w:b/>
                <w:bCs/>
              </w:rPr>
            </w:pPr>
            <w:r w:rsidRPr="006073E2">
              <w:rPr>
                <w:b/>
                <w:bCs/>
              </w:rPr>
              <w:t>0.004</w:t>
            </w:r>
          </w:p>
        </w:tc>
        <w:tc>
          <w:tcPr>
            <w:tcW w:w="656" w:type="pct"/>
          </w:tcPr>
          <w:p w14:paraId="08410B03" w14:textId="77777777" w:rsidR="006073E2" w:rsidRPr="006073E2" w:rsidRDefault="006073E2" w:rsidP="006073E2">
            <w:pPr>
              <w:pStyle w:val="Compact"/>
              <w:jc w:val="center"/>
              <w:rPr>
                <w:b/>
                <w:bCs/>
              </w:rPr>
            </w:pPr>
            <w:r w:rsidRPr="006073E2">
              <w:rPr>
                <w:b/>
                <w:bCs/>
              </w:rPr>
              <w:t>0.017</w:t>
            </w:r>
          </w:p>
        </w:tc>
      </w:tr>
      <w:tr w:rsidR="006073E2" w14:paraId="69EADB3C" w14:textId="77777777" w:rsidTr="006073E2">
        <w:tc>
          <w:tcPr>
            <w:tcW w:w="2855" w:type="pct"/>
          </w:tcPr>
          <w:p w14:paraId="1762017D" w14:textId="15A3F02C" w:rsidR="006073E2" w:rsidRDefault="006073E2" w:rsidP="006073E2">
            <w:pPr>
              <w:pStyle w:val="Compact"/>
            </w:pPr>
            <w:r>
              <w:t>V</w:t>
            </w:r>
            <w:r>
              <w:rPr>
                <w:vertAlign w:val="subscript"/>
              </w:rPr>
              <w:t>additive genetic</w:t>
            </w:r>
            <w:r>
              <w:t xml:space="preserve"> slope</w:t>
            </w:r>
          </w:p>
        </w:tc>
        <w:tc>
          <w:tcPr>
            <w:tcW w:w="828" w:type="pct"/>
          </w:tcPr>
          <w:p w14:paraId="25DFDC39" w14:textId="77777777" w:rsidR="006073E2" w:rsidRPr="006073E2" w:rsidRDefault="006073E2" w:rsidP="006073E2">
            <w:pPr>
              <w:pStyle w:val="Compact"/>
              <w:jc w:val="center"/>
              <w:rPr>
                <w:b/>
                <w:bCs/>
              </w:rPr>
            </w:pPr>
            <w:r w:rsidRPr="006073E2">
              <w:rPr>
                <w:b/>
                <w:bCs/>
              </w:rPr>
              <w:t>0.015</w:t>
            </w:r>
          </w:p>
        </w:tc>
        <w:tc>
          <w:tcPr>
            <w:tcW w:w="662" w:type="pct"/>
          </w:tcPr>
          <w:p w14:paraId="181038F2" w14:textId="77777777" w:rsidR="006073E2" w:rsidRPr="006073E2" w:rsidRDefault="006073E2" w:rsidP="006073E2">
            <w:pPr>
              <w:pStyle w:val="Compact"/>
              <w:jc w:val="center"/>
              <w:rPr>
                <w:b/>
                <w:bCs/>
              </w:rPr>
            </w:pPr>
            <w:r w:rsidRPr="006073E2">
              <w:rPr>
                <w:b/>
                <w:bCs/>
              </w:rPr>
              <w:t>0.011</w:t>
            </w:r>
          </w:p>
        </w:tc>
        <w:tc>
          <w:tcPr>
            <w:tcW w:w="656" w:type="pct"/>
          </w:tcPr>
          <w:p w14:paraId="41656545" w14:textId="77777777" w:rsidR="006073E2" w:rsidRPr="006073E2" w:rsidRDefault="006073E2" w:rsidP="006073E2">
            <w:pPr>
              <w:pStyle w:val="Compact"/>
              <w:jc w:val="center"/>
              <w:rPr>
                <w:b/>
                <w:bCs/>
              </w:rPr>
            </w:pPr>
            <w:r w:rsidRPr="006073E2">
              <w:rPr>
                <w:b/>
                <w:bCs/>
              </w:rPr>
              <w:t>0.02</w:t>
            </w:r>
          </w:p>
        </w:tc>
      </w:tr>
      <w:tr w:rsidR="006073E2" w14:paraId="31D8361D" w14:textId="77777777" w:rsidTr="006073E2">
        <w:tc>
          <w:tcPr>
            <w:tcW w:w="2855" w:type="pct"/>
          </w:tcPr>
          <w:p w14:paraId="71E97E76" w14:textId="674C2B74" w:rsidR="006073E2" w:rsidRDefault="006073E2" w:rsidP="006073E2">
            <w:pPr>
              <w:pStyle w:val="Compact"/>
            </w:pPr>
            <w:r>
              <w:t>V</w:t>
            </w:r>
            <w:r>
              <w:rPr>
                <w:vertAlign w:val="subscript"/>
              </w:rPr>
              <w:t>additive genetic</w:t>
            </w:r>
            <w:r>
              <w:t xml:space="preserve"> curvature</w:t>
            </w:r>
          </w:p>
        </w:tc>
        <w:tc>
          <w:tcPr>
            <w:tcW w:w="828" w:type="pct"/>
          </w:tcPr>
          <w:p w14:paraId="25A563C3" w14:textId="77777777" w:rsidR="006073E2" w:rsidRPr="006073E2" w:rsidRDefault="006073E2" w:rsidP="006073E2">
            <w:pPr>
              <w:pStyle w:val="Compact"/>
              <w:jc w:val="center"/>
              <w:rPr>
                <w:b/>
                <w:bCs/>
              </w:rPr>
            </w:pPr>
            <w:r w:rsidRPr="006073E2">
              <w:rPr>
                <w:b/>
                <w:bCs/>
              </w:rPr>
              <w:t>0.015</w:t>
            </w:r>
          </w:p>
        </w:tc>
        <w:tc>
          <w:tcPr>
            <w:tcW w:w="662" w:type="pct"/>
          </w:tcPr>
          <w:p w14:paraId="54F10316" w14:textId="77777777" w:rsidR="006073E2" w:rsidRPr="006073E2" w:rsidRDefault="006073E2" w:rsidP="006073E2">
            <w:pPr>
              <w:pStyle w:val="Compact"/>
              <w:jc w:val="center"/>
              <w:rPr>
                <w:b/>
                <w:bCs/>
              </w:rPr>
            </w:pPr>
            <w:r w:rsidRPr="006073E2">
              <w:rPr>
                <w:b/>
                <w:bCs/>
              </w:rPr>
              <w:t>0.011</w:t>
            </w:r>
          </w:p>
        </w:tc>
        <w:tc>
          <w:tcPr>
            <w:tcW w:w="656" w:type="pct"/>
          </w:tcPr>
          <w:p w14:paraId="3D103544" w14:textId="77777777" w:rsidR="006073E2" w:rsidRPr="006073E2" w:rsidRDefault="006073E2" w:rsidP="006073E2">
            <w:pPr>
              <w:pStyle w:val="Compact"/>
              <w:jc w:val="center"/>
              <w:rPr>
                <w:b/>
                <w:bCs/>
              </w:rPr>
            </w:pPr>
            <w:r w:rsidRPr="006073E2">
              <w:rPr>
                <w:b/>
                <w:bCs/>
              </w:rPr>
              <w:t>0.02</w:t>
            </w:r>
          </w:p>
        </w:tc>
      </w:tr>
      <w:tr w:rsidR="006073E2" w14:paraId="1B4F3973" w14:textId="77777777" w:rsidTr="006073E2">
        <w:tc>
          <w:tcPr>
            <w:tcW w:w="2855" w:type="pct"/>
          </w:tcPr>
          <w:p w14:paraId="4EA0CA28" w14:textId="63563D7A" w:rsidR="006073E2" w:rsidRDefault="006073E2" w:rsidP="006073E2">
            <w:pPr>
              <w:pStyle w:val="Compact"/>
            </w:pPr>
            <w:r>
              <w:t>Cov</w:t>
            </w:r>
            <w:r>
              <w:rPr>
                <w:vertAlign w:val="subscript"/>
              </w:rPr>
              <w:t>additive genetic</w:t>
            </w:r>
            <w:r>
              <w:t xml:space="preserve"> intercept - slope</w:t>
            </w:r>
          </w:p>
        </w:tc>
        <w:tc>
          <w:tcPr>
            <w:tcW w:w="828" w:type="pct"/>
          </w:tcPr>
          <w:p w14:paraId="09782F49" w14:textId="47510F61" w:rsidR="006073E2" w:rsidRDefault="006073E2" w:rsidP="006073E2">
            <w:pPr>
              <w:pStyle w:val="Compact"/>
              <w:jc w:val="center"/>
            </w:pPr>
            <w:r>
              <w:t>0*</w:t>
            </w:r>
          </w:p>
        </w:tc>
        <w:tc>
          <w:tcPr>
            <w:tcW w:w="662" w:type="pct"/>
          </w:tcPr>
          <w:p w14:paraId="62BAB352" w14:textId="77777777" w:rsidR="006073E2" w:rsidRDefault="006073E2" w:rsidP="006073E2">
            <w:pPr>
              <w:pStyle w:val="Compact"/>
              <w:jc w:val="center"/>
            </w:pPr>
            <w:r>
              <w:t>-0.004</w:t>
            </w:r>
          </w:p>
        </w:tc>
        <w:tc>
          <w:tcPr>
            <w:tcW w:w="656" w:type="pct"/>
          </w:tcPr>
          <w:p w14:paraId="2F7E4CA6" w14:textId="77777777" w:rsidR="006073E2" w:rsidRDefault="006073E2" w:rsidP="006073E2">
            <w:pPr>
              <w:pStyle w:val="Compact"/>
              <w:jc w:val="center"/>
            </w:pPr>
            <w:r>
              <w:t>0.003</w:t>
            </w:r>
          </w:p>
        </w:tc>
      </w:tr>
      <w:tr w:rsidR="006073E2" w14:paraId="0A39C818" w14:textId="77777777" w:rsidTr="006073E2">
        <w:tc>
          <w:tcPr>
            <w:tcW w:w="2855" w:type="pct"/>
          </w:tcPr>
          <w:p w14:paraId="495BACA5" w14:textId="414FB404" w:rsidR="006073E2" w:rsidRDefault="006073E2" w:rsidP="006073E2">
            <w:pPr>
              <w:pStyle w:val="Compact"/>
            </w:pPr>
            <w:r>
              <w:t>Cov</w:t>
            </w:r>
            <w:r>
              <w:rPr>
                <w:vertAlign w:val="subscript"/>
              </w:rPr>
              <w:t>additive genetic</w:t>
            </w:r>
            <w:r>
              <w:t xml:space="preserve"> intercept - curvature</w:t>
            </w:r>
          </w:p>
        </w:tc>
        <w:tc>
          <w:tcPr>
            <w:tcW w:w="828" w:type="pct"/>
          </w:tcPr>
          <w:p w14:paraId="5CFB14CD" w14:textId="77777777" w:rsidR="006073E2" w:rsidRPr="006073E2" w:rsidRDefault="006073E2" w:rsidP="006073E2">
            <w:pPr>
              <w:pStyle w:val="Compact"/>
              <w:jc w:val="center"/>
              <w:rPr>
                <w:b/>
                <w:bCs/>
              </w:rPr>
            </w:pPr>
            <w:r w:rsidRPr="006073E2">
              <w:rPr>
                <w:b/>
                <w:bCs/>
              </w:rPr>
              <w:t>-0.007</w:t>
            </w:r>
          </w:p>
        </w:tc>
        <w:tc>
          <w:tcPr>
            <w:tcW w:w="662" w:type="pct"/>
          </w:tcPr>
          <w:p w14:paraId="2759D4AA" w14:textId="77777777" w:rsidR="006073E2" w:rsidRPr="006073E2" w:rsidRDefault="006073E2" w:rsidP="006073E2">
            <w:pPr>
              <w:pStyle w:val="Compact"/>
              <w:jc w:val="center"/>
              <w:rPr>
                <w:b/>
                <w:bCs/>
              </w:rPr>
            </w:pPr>
            <w:r w:rsidRPr="006073E2">
              <w:rPr>
                <w:b/>
                <w:bCs/>
              </w:rPr>
              <w:t>-0.011</w:t>
            </w:r>
          </w:p>
        </w:tc>
        <w:tc>
          <w:tcPr>
            <w:tcW w:w="656" w:type="pct"/>
          </w:tcPr>
          <w:p w14:paraId="3C404F94" w14:textId="77777777" w:rsidR="006073E2" w:rsidRPr="006073E2" w:rsidRDefault="006073E2" w:rsidP="006073E2">
            <w:pPr>
              <w:pStyle w:val="Compact"/>
              <w:jc w:val="center"/>
              <w:rPr>
                <w:b/>
                <w:bCs/>
              </w:rPr>
            </w:pPr>
            <w:r w:rsidRPr="006073E2">
              <w:rPr>
                <w:b/>
                <w:bCs/>
              </w:rPr>
              <w:t>-0.004</w:t>
            </w:r>
          </w:p>
        </w:tc>
      </w:tr>
      <w:tr w:rsidR="006073E2" w14:paraId="521895A9" w14:textId="77777777" w:rsidTr="006073E2">
        <w:tc>
          <w:tcPr>
            <w:tcW w:w="2855" w:type="pct"/>
          </w:tcPr>
          <w:p w14:paraId="65BE06B3" w14:textId="57D03D93" w:rsidR="006073E2" w:rsidRDefault="006073E2" w:rsidP="006073E2">
            <w:pPr>
              <w:pStyle w:val="Compact"/>
            </w:pPr>
            <w:r>
              <w:t>Cov</w:t>
            </w:r>
            <w:r>
              <w:rPr>
                <w:vertAlign w:val="subscript"/>
              </w:rPr>
              <w:t>additive genetic</w:t>
            </w:r>
            <w:r>
              <w:t xml:space="preserve"> slope - curvature</w:t>
            </w:r>
          </w:p>
        </w:tc>
        <w:tc>
          <w:tcPr>
            <w:tcW w:w="828" w:type="pct"/>
          </w:tcPr>
          <w:p w14:paraId="4613F3E4" w14:textId="77777777" w:rsidR="006073E2" w:rsidRPr="006073E2" w:rsidRDefault="006073E2" w:rsidP="006073E2">
            <w:pPr>
              <w:pStyle w:val="Compact"/>
              <w:jc w:val="center"/>
              <w:rPr>
                <w:b/>
                <w:bCs/>
              </w:rPr>
            </w:pPr>
            <w:r w:rsidRPr="006073E2">
              <w:rPr>
                <w:b/>
                <w:bCs/>
              </w:rPr>
              <w:t>0.011</w:t>
            </w:r>
          </w:p>
        </w:tc>
        <w:tc>
          <w:tcPr>
            <w:tcW w:w="662" w:type="pct"/>
          </w:tcPr>
          <w:p w14:paraId="06805D21" w14:textId="77777777" w:rsidR="006073E2" w:rsidRPr="006073E2" w:rsidRDefault="006073E2" w:rsidP="006073E2">
            <w:pPr>
              <w:pStyle w:val="Compact"/>
              <w:jc w:val="center"/>
              <w:rPr>
                <w:b/>
                <w:bCs/>
              </w:rPr>
            </w:pPr>
            <w:r w:rsidRPr="006073E2">
              <w:rPr>
                <w:b/>
                <w:bCs/>
              </w:rPr>
              <w:t>0.007</w:t>
            </w:r>
          </w:p>
        </w:tc>
        <w:tc>
          <w:tcPr>
            <w:tcW w:w="656" w:type="pct"/>
          </w:tcPr>
          <w:p w14:paraId="058172AA" w14:textId="77777777" w:rsidR="006073E2" w:rsidRPr="006073E2" w:rsidRDefault="006073E2" w:rsidP="006073E2">
            <w:pPr>
              <w:pStyle w:val="Compact"/>
              <w:jc w:val="center"/>
              <w:rPr>
                <w:b/>
                <w:bCs/>
              </w:rPr>
            </w:pPr>
            <w:r w:rsidRPr="006073E2">
              <w:rPr>
                <w:b/>
                <w:bCs/>
              </w:rPr>
              <w:t>0.015</w:t>
            </w:r>
          </w:p>
        </w:tc>
      </w:tr>
      <w:tr w:rsidR="006073E2" w:rsidRPr="006073E2" w14:paraId="03948A85" w14:textId="77777777" w:rsidTr="006073E2">
        <w:tc>
          <w:tcPr>
            <w:tcW w:w="2855" w:type="pct"/>
          </w:tcPr>
          <w:p w14:paraId="14324D30" w14:textId="5882693E" w:rsidR="006073E2" w:rsidRDefault="006073E2" w:rsidP="006073E2">
            <w:pPr>
              <w:pStyle w:val="Compact"/>
            </w:pPr>
            <w:r>
              <w:t>V</w:t>
            </w:r>
            <w:r w:rsidRPr="00AD390E">
              <w:rPr>
                <w:vertAlign w:val="subscript"/>
              </w:rPr>
              <w:t>maternal</w:t>
            </w:r>
            <w:r>
              <w:t xml:space="preserve"> intercept</w:t>
            </w:r>
          </w:p>
        </w:tc>
        <w:tc>
          <w:tcPr>
            <w:tcW w:w="828" w:type="pct"/>
          </w:tcPr>
          <w:p w14:paraId="68C7E747" w14:textId="77777777" w:rsidR="006073E2" w:rsidRPr="006073E2" w:rsidRDefault="006073E2" w:rsidP="006073E2">
            <w:pPr>
              <w:pStyle w:val="Compact"/>
              <w:jc w:val="center"/>
              <w:rPr>
                <w:b/>
                <w:bCs/>
              </w:rPr>
            </w:pPr>
            <w:r w:rsidRPr="006073E2">
              <w:rPr>
                <w:b/>
                <w:bCs/>
              </w:rPr>
              <w:t>0.002</w:t>
            </w:r>
          </w:p>
        </w:tc>
        <w:tc>
          <w:tcPr>
            <w:tcW w:w="662" w:type="pct"/>
          </w:tcPr>
          <w:p w14:paraId="58007B83" w14:textId="0BC7C838" w:rsidR="006073E2" w:rsidRPr="006073E2" w:rsidRDefault="006073E2" w:rsidP="006073E2">
            <w:pPr>
              <w:pStyle w:val="Compact"/>
              <w:jc w:val="center"/>
              <w:rPr>
                <w:b/>
                <w:bCs/>
              </w:rPr>
            </w:pPr>
            <w:r w:rsidRPr="006073E2">
              <w:rPr>
                <w:b/>
                <w:bCs/>
              </w:rPr>
              <w:t>0*</w:t>
            </w:r>
          </w:p>
        </w:tc>
        <w:tc>
          <w:tcPr>
            <w:tcW w:w="656" w:type="pct"/>
          </w:tcPr>
          <w:p w14:paraId="258F3FEF" w14:textId="77777777" w:rsidR="006073E2" w:rsidRPr="006073E2" w:rsidRDefault="006073E2" w:rsidP="006073E2">
            <w:pPr>
              <w:pStyle w:val="Compact"/>
              <w:jc w:val="center"/>
              <w:rPr>
                <w:b/>
                <w:bCs/>
              </w:rPr>
            </w:pPr>
            <w:r w:rsidRPr="006073E2">
              <w:rPr>
                <w:b/>
                <w:bCs/>
              </w:rPr>
              <w:t>0.006</w:t>
            </w:r>
          </w:p>
        </w:tc>
      </w:tr>
      <w:tr w:rsidR="006073E2" w14:paraId="46F76335" w14:textId="77777777" w:rsidTr="006073E2">
        <w:tc>
          <w:tcPr>
            <w:tcW w:w="2855" w:type="pct"/>
          </w:tcPr>
          <w:p w14:paraId="7492C9DC" w14:textId="5BC59FA8" w:rsidR="006073E2" w:rsidRDefault="006073E2" w:rsidP="006073E2">
            <w:pPr>
              <w:pStyle w:val="Compact"/>
            </w:pPr>
            <w:r>
              <w:t>V</w:t>
            </w:r>
            <w:r w:rsidRPr="00AD390E">
              <w:rPr>
                <w:vertAlign w:val="subscript"/>
              </w:rPr>
              <w:t>maternal</w:t>
            </w:r>
            <w:r>
              <w:t xml:space="preserve"> slope</w:t>
            </w:r>
          </w:p>
        </w:tc>
        <w:tc>
          <w:tcPr>
            <w:tcW w:w="828" w:type="pct"/>
          </w:tcPr>
          <w:p w14:paraId="3E56E9F1" w14:textId="77777777" w:rsidR="006073E2" w:rsidRPr="006073E2" w:rsidRDefault="006073E2" w:rsidP="006073E2">
            <w:pPr>
              <w:pStyle w:val="Compact"/>
              <w:jc w:val="center"/>
              <w:rPr>
                <w:b/>
                <w:bCs/>
              </w:rPr>
            </w:pPr>
            <w:r w:rsidRPr="006073E2">
              <w:rPr>
                <w:b/>
                <w:bCs/>
              </w:rPr>
              <w:t>0.005</w:t>
            </w:r>
          </w:p>
        </w:tc>
        <w:tc>
          <w:tcPr>
            <w:tcW w:w="662" w:type="pct"/>
          </w:tcPr>
          <w:p w14:paraId="2759A77B" w14:textId="77777777" w:rsidR="006073E2" w:rsidRPr="006073E2" w:rsidRDefault="006073E2" w:rsidP="006073E2">
            <w:pPr>
              <w:pStyle w:val="Compact"/>
              <w:jc w:val="center"/>
              <w:rPr>
                <w:b/>
                <w:bCs/>
              </w:rPr>
            </w:pPr>
            <w:r w:rsidRPr="006073E2">
              <w:rPr>
                <w:b/>
                <w:bCs/>
              </w:rPr>
              <w:t>0.001</w:t>
            </w:r>
          </w:p>
        </w:tc>
        <w:tc>
          <w:tcPr>
            <w:tcW w:w="656" w:type="pct"/>
          </w:tcPr>
          <w:p w14:paraId="357AE6DC" w14:textId="77777777" w:rsidR="006073E2" w:rsidRPr="006073E2" w:rsidRDefault="006073E2" w:rsidP="006073E2">
            <w:pPr>
              <w:pStyle w:val="Compact"/>
              <w:jc w:val="center"/>
              <w:rPr>
                <w:b/>
                <w:bCs/>
              </w:rPr>
            </w:pPr>
            <w:r w:rsidRPr="006073E2">
              <w:rPr>
                <w:b/>
                <w:bCs/>
              </w:rPr>
              <w:t>0.01</w:t>
            </w:r>
          </w:p>
        </w:tc>
      </w:tr>
      <w:tr w:rsidR="006073E2" w14:paraId="569CD63A" w14:textId="77777777" w:rsidTr="006073E2">
        <w:tc>
          <w:tcPr>
            <w:tcW w:w="2855" w:type="pct"/>
          </w:tcPr>
          <w:p w14:paraId="1BA5C791" w14:textId="36D04F3F" w:rsidR="006073E2" w:rsidRDefault="006073E2" w:rsidP="006073E2">
            <w:pPr>
              <w:pStyle w:val="Compact"/>
            </w:pPr>
            <w:r>
              <w:t>V</w:t>
            </w:r>
            <w:r w:rsidRPr="00AD390E">
              <w:rPr>
                <w:vertAlign w:val="subscript"/>
              </w:rPr>
              <w:t>maternal</w:t>
            </w:r>
            <w:r>
              <w:t xml:space="preserve"> curvature</w:t>
            </w:r>
          </w:p>
        </w:tc>
        <w:tc>
          <w:tcPr>
            <w:tcW w:w="828" w:type="pct"/>
          </w:tcPr>
          <w:p w14:paraId="41E5BAF3" w14:textId="77777777" w:rsidR="006073E2" w:rsidRPr="006073E2" w:rsidRDefault="006073E2" w:rsidP="006073E2">
            <w:pPr>
              <w:pStyle w:val="Compact"/>
              <w:jc w:val="center"/>
              <w:rPr>
                <w:b/>
                <w:bCs/>
              </w:rPr>
            </w:pPr>
            <w:r w:rsidRPr="006073E2">
              <w:rPr>
                <w:b/>
                <w:bCs/>
              </w:rPr>
              <w:t>0.001</w:t>
            </w:r>
          </w:p>
        </w:tc>
        <w:tc>
          <w:tcPr>
            <w:tcW w:w="662" w:type="pct"/>
          </w:tcPr>
          <w:p w14:paraId="2541DBBD" w14:textId="7C702140" w:rsidR="006073E2" w:rsidRPr="006073E2" w:rsidRDefault="006073E2" w:rsidP="006073E2">
            <w:pPr>
              <w:pStyle w:val="Compact"/>
              <w:jc w:val="center"/>
              <w:rPr>
                <w:b/>
                <w:bCs/>
              </w:rPr>
            </w:pPr>
            <w:r w:rsidRPr="006073E2">
              <w:rPr>
                <w:b/>
                <w:bCs/>
              </w:rPr>
              <w:t>0</w:t>
            </w:r>
            <w:r>
              <w:rPr>
                <w:b/>
                <w:bCs/>
              </w:rPr>
              <w:t>*</w:t>
            </w:r>
          </w:p>
        </w:tc>
        <w:tc>
          <w:tcPr>
            <w:tcW w:w="656" w:type="pct"/>
          </w:tcPr>
          <w:p w14:paraId="6A97A4DE" w14:textId="77777777" w:rsidR="006073E2" w:rsidRPr="006073E2" w:rsidRDefault="006073E2" w:rsidP="006073E2">
            <w:pPr>
              <w:pStyle w:val="Compact"/>
              <w:jc w:val="center"/>
              <w:rPr>
                <w:b/>
                <w:bCs/>
              </w:rPr>
            </w:pPr>
            <w:r w:rsidRPr="006073E2">
              <w:rPr>
                <w:b/>
                <w:bCs/>
              </w:rPr>
              <w:t>0.003</w:t>
            </w:r>
          </w:p>
        </w:tc>
      </w:tr>
      <w:tr w:rsidR="006073E2" w14:paraId="1401A91A" w14:textId="77777777" w:rsidTr="006073E2">
        <w:tc>
          <w:tcPr>
            <w:tcW w:w="2855" w:type="pct"/>
          </w:tcPr>
          <w:p w14:paraId="59D35964" w14:textId="06A8940A" w:rsidR="006073E2" w:rsidRDefault="006073E2" w:rsidP="006073E2">
            <w:pPr>
              <w:pStyle w:val="Compact"/>
            </w:pPr>
            <w:r>
              <w:t>Cov</w:t>
            </w:r>
            <w:r w:rsidRPr="00AD390E">
              <w:rPr>
                <w:vertAlign w:val="subscript"/>
              </w:rPr>
              <w:t>maternal</w:t>
            </w:r>
            <w:r>
              <w:t xml:space="preserve"> intercept - slope</w:t>
            </w:r>
          </w:p>
        </w:tc>
        <w:tc>
          <w:tcPr>
            <w:tcW w:w="828" w:type="pct"/>
          </w:tcPr>
          <w:p w14:paraId="1C1947DE" w14:textId="77777777" w:rsidR="006073E2" w:rsidRDefault="006073E2" w:rsidP="006073E2">
            <w:pPr>
              <w:pStyle w:val="Compact"/>
              <w:jc w:val="center"/>
            </w:pPr>
            <w:r>
              <w:t>-0.001</w:t>
            </w:r>
          </w:p>
        </w:tc>
        <w:tc>
          <w:tcPr>
            <w:tcW w:w="662" w:type="pct"/>
          </w:tcPr>
          <w:p w14:paraId="10E6D0C4" w14:textId="77777777" w:rsidR="006073E2" w:rsidRDefault="006073E2" w:rsidP="006073E2">
            <w:pPr>
              <w:pStyle w:val="Compact"/>
              <w:jc w:val="center"/>
            </w:pPr>
            <w:r>
              <w:t>-0.004</w:t>
            </w:r>
          </w:p>
        </w:tc>
        <w:tc>
          <w:tcPr>
            <w:tcW w:w="656" w:type="pct"/>
          </w:tcPr>
          <w:p w14:paraId="01E39CC3" w14:textId="77777777" w:rsidR="006073E2" w:rsidRDefault="006073E2" w:rsidP="006073E2">
            <w:pPr>
              <w:pStyle w:val="Compact"/>
              <w:jc w:val="center"/>
            </w:pPr>
            <w:r>
              <w:t>0.002</w:t>
            </w:r>
          </w:p>
        </w:tc>
      </w:tr>
      <w:tr w:rsidR="006073E2" w14:paraId="74C10D27" w14:textId="77777777" w:rsidTr="006073E2">
        <w:tc>
          <w:tcPr>
            <w:tcW w:w="2855" w:type="pct"/>
          </w:tcPr>
          <w:p w14:paraId="1EC11022" w14:textId="257A49B6" w:rsidR="006073E2" w:rsidRDefault="006073E2" w:rsidP="006073E2">
            <w:pPr>
              <w:pStyle w:val="Compact"/>
            </w:pPr>
            <w:r>
              <w:t>Cov</w:t>
            </w:r>
            <w:r w:rsidRPr="00AD390E">
              <w:rPr>
                <w:vertAlign w:val="subscript"/>
              </w:rPr>
              <w:t>maternal</w:t>
            </w:r>
            <w:r>
              <w:t xml:space="preserve"> intercept - curvature</w:t>
            </w:r>
          </w:p>
        </w:tc>
        <w:tc>
          <w:tcPr>
            <w:tcW w:w="828" w:type="pct"/>
          </w:tcPr>
          <w:p w14:paraId="6F94AFFB" w14:textId="77777777" w:rsidR="006073E2" w:rsidRDefault="006073E2" w:rsidP="006073E2">
            <w:pPr>
              <w:pStyle w:val="Compact"/>
              <w:jc w:val="center"/>
            </w:pPr>
            <w:r>
              <w:t>-0.001</w:t>
            </w:r>
          </w:p>
        </w:tc>
        <w:tc>
          <w:tcPr>
            <w:tcW w:w="662" w:type="pct"/>
          </w:tcPr>
          <w:p w14:paraId="363022E6" w14:textId="77777777" w:rsidR="006073E2" w:rsidRDefault="006073E2" w:rsidP="006073E2">
            <w:pPr>
              <w:pStyle w:val="Compact"/>
              <w:jc w:val="center"/>
            </w:pPr>
            <w:r>
              <w:t>-0.004</w:t>
            </w:r>
          </w:p>
        </w:tc>
        <w:tc>
          <w:tcPr>
            <w:tcW w:w="656" w:type="pct"/>
          </w:tcPr>
          <w:p w14:paraId="6FB7AEFD" w14:textId="77777777" w:rsidR="006073E2" w:rsidRDefault="006073E2" w:rsidP="006073E2">
            <w:pPr>
              <w:pStyle w:val="Compact"/>
              <w:jc w:val="center"/>
            </w:pPr>
            <w:r>
              <w:t>0</w:t>
            </w:r>
          </w:p>
        </w:tc>
      </w:tr>
      <w:tr w:rsidR="006073E2" w14:paraId="7BEFDB89" w14:textId="77777777" w:rsidTr="006073E2">
        <w:tc>
          <w:tcPr>
            <w:tcW w:w="2855" w:type="pct"/>
          </w:tcPr>
          <w:p w14:paraId="2D228B14" w14:textId="13989E1E" w:rsidR="006073E2" w:rsidRDefault="006073E2" w:rsidP="006073E2">
            <w:pPr>
              <w:pStyle w:val="Compact"/>
            </w:pPr>
            <w:r>
              <w:t>Cov</w:t>
            </w:r>
            <w:r w:rsidRPr="00AD390E">
              <w:rPr>
                <w:vertAlign w:val="subscript"/>
              </w:rPr>
              <w:t>maternal</w:t>
            </w:r>
            <w:r>
              <w:t xml:space="preserve"> slope - curvature</w:t>
            </w:r>
          </w:p>
        </w:tc>
        <w:tc>
          <w:tcPr>
            <w:tcW w:w="828" w:type="pct"/>
          </w:tcPr>
          <w:p w14:paraId="213E4620" w14:textId="1B5E6F00" w:rsidR="006073E2" w:rsidRDefault="006073E2" w:rsidP="006073E2">
            <w:pPr>
              <w:pStyle w:val="Compact"/>
              <w:jc w:val="center"/>
            </w:pPr>
            <w:r>
              <w:t>0*</w:t>
            </w:r>
          </w:p>
        </w:tc>
        <w:tc>
          <w:tcPr>
            <w:tcW w:w="662" w:type="pct"/>
          </w:tcPr>
          <w:p w14:paraId="6D14F484" w14:textId="77777777" w:rsidR="006073E2" w:rsidRDefault="006073E2" w:rsidP="006073E2">
            <w:pPr>
              <w:pStyle w:val="Compact"/>
              <w:jc w:val="center"/>
            </w:pPr>
            <w:r>
              <w:t>-0.002</w:t>
            </w:r>
          </w:p>
        </w:tc>
        <w:tc>
          <w:tcPr>
            <w:tcW w:w="656" w:type="pct"/>
          </w:tcPr>
          <w:p w14:paraId="57F56350" w14:textId="77777777" w:rsidR="006073E2" w:rsidRDefault="006073E2" w:rsidP="006073E2">
            <w:pPr>
              <w:pStyle w:val="Compact"/>
              <w:jc w:val="center"/>
            </w:pPr>
            <w:r>
              <w:t>0.003</w:t>
            </w:r>
          </w:p>
        </w:tc>
      </w:tr>
      <w:tr w:rsidR="006073E2" w14:paraId="4848C8E8" w14:textId="77777777" w:rsidTr="006073E2">
        <w:tc>
          <w:tcPr>
            <w:tcW w:w="2855" w:type="pct"/>
          </w:tcPr>
          <w:p w14:paraId="3BC6110E" w14:textId="713A55C8" w:rsidR="006073E2" w:rsidRDefault="006073E2" w:rsidP="006073E2">
            <w:pPr>
              <w:pStyle w:val="Compact"/>
            </w:pPr>
            <w:r>
              <w:t>V</w:t>
            </w:r>
            <w:r w:rsidRPr="00AD390E">
              <w:rPr>
                <w:vertAlign w:val="subscript"/>
              </w:rPr>
              <w:t>pe</w:t>
            </w:r>
          </w:p>
        </w:tc>
        <w:tc>
          <w:tcPr>
            <w:tcW w:w="828" w:type="pct"/>
          </w:tcPr>
          <w:p w14:paraId="38890A59" w14:textId="77777777" w:rsidR="006073E2" w:rsidRPr="006073E2" w:rsidRDefault="006073E2" w:rsidP="006073E2">
            <w:pPr>
              <w:pStyle w:val="Compact"/>
              <w:jc w:val="center"/>
              <w:rPr>
                <w:b/>
                <w:bCs/>
              </w:rPr>
            </w:pPr>
            <w:r w:rsidRPr="006073E2">
              <w:rPr>
                <w:b/>
                <w:bCs/>
              </w:rPr>
              <w:t>0.004</w:t>
            </w:r>
          </w:p>
        </w:tc>
        <w:tc>
          <w:tcPr>
            <w:tcW w:w="662" w:type="pct"/>
          </w:tcPr>
          <w:p w14:paraId="7C5EBE03" w14:textId="77777777" w:rsidR="006073E2" w:rsidRPr="006073E2" w:rsidRDefault="006073E2" w:rsidP="006073E2">
            <w:pPr>
              <w:pStyle w:val="Compact"/>
              <w:jc w:val="center"/>
              <w:rPr>
                <w:b/>
                <w:bCs/>
              </w:rPr>
            </w:pPr>
            <w:r w:rsidRPr="006073E2">
              <w:rPr>
                <w:b/>
                <w:bCs/>
              </w:rPr>
              <w:t>0.001</w:t>
            </w:r>
          </w:p>
        </w:tc>
        <w:tc>
          <w:tcPr>
            <w:tcW w:w="656" w:type="pct"/>
          </w:tcPr>
          <w:p w14:paraId="59AC7672" w14:textId="77777777" w:rsidR="006073E2" w:rsidRPr="006073E2" w:rsidRDefault="006073E2" w:rsidP="006073E2">
            <w:pPr>
              <w:pStyle w:val="Compact"/>
              <w:jc w:val="center"/>
              <w:rPr>
                <w:b/>
                <w:bCs/>
              </w:rPr>
            </w:pPr>
            <w:r w:rsidRPr="006073E2">
              <w:rPr>
                <w:b/>
                <w:bCs/>
              </w:rPr>
              <w:t>0.008</w:t>
            </w:r>
          </w:p>
        </w:tc>
      </w:tr>
      <w:tr w:rsidR="006073E2" w14:paraId="5B808D9B" w14:textId="77777777" w:rsidTr="006073E2">
        <w:tc>
          <w:tcPr>
            <w:tcW w:w="2855" w:type="pct"/>
          </w:tcPr>
          <w:p w14:paraId="2B504FCA" w14:textId="3DA0593D" w:rsidR="006073E2" w:rsidRDefault="006073E2" w:rsidP="006073E2">
            <w:pPr>
              <w:pStyle w:val="Compact"/>
            </w:pPr>
            <w:r>
              <w:t>V</w:t>
            </w:r>
            <w:r>
              <w:rPr>
                <w:vertAlign w:val="subscript"/>
              </w:rPr>
              <w:t>residuals</w:t>
            </w:r>
          </w:p>
        </w:tc>
        <w:tc>
          <w:tcPr>
            <w:tcW w:w="828" w:type="pct"/>
          </w:tcPr>
          <w:p w14:paraId="4311B440" w14:textId="77777777" w:rsidR="006073E2" w:rsidRPr="006073E2" w:rsidRDefault="006073E2" w:rsidP="006073E2">
            <w:pPr>
              <w:pStyle w:val="Compact"/>
              <w:jc w:val="center"/>
              <w:rPr>
                <w:b/>
                <w:bCs/>
              </w:rPr>
            </w:pPr>
            <w:r w:rsidRPr="006073E2">
              <w:rPr>
                <w:b/>
                <w:bCs/>
              </w:rPr>
              <w:t>0.016</w:t>
            </w:r>
          </w:p>
        </w:tc>
        <w:tc>
          <w:tcPr>
            <w:tcW w:w="662" w:type="pct"/>
          </w:tcPr>
          <w:p w14:paraId="193CDA1D" w14:textId="77777777" w:rsidR="006073E2" w:rsidRPr="006073E2" w:rsidRDefault="006073E2" w:rsidP="006073E2">
            <w:pPr>
              <w:pStyle w:val="Compact"/>
              <w:jc w:val="center"/>
              <w:rPr>
                <w:b/>
                <w:bCs/>
              </w:rPr>
            </w:pPr>
            <w:r w:rsidRPr="006073E2">
              <w:rPr>
                <w:b/>
                <w:bCs/>
              </w:rPr>
              <w:t>0.015</w:t>
            </w:r>
          </w:p>
        </w:tc>
        <w:tc>
          <w:tcPr>
            <w:tcW w:w="656" w:type="pct"/>
          </w:tcPr>
          <w:p w14:paraId="4E883C5D" w14:textId="77777777" w:rsidR="006073E2" w:rsidRPr="006073E2" w:rsidRDefault="006073E2" w:rsidP="006073E2">
            <w:pPr>
              <w:pStyle w:val="Compact"/>
              <w:jc w:val="center"/>
              <w:rPr>
                <w:b/>
                <w:bCs/>
              </w:rPr>
            </w:pPr>
            <w:r w:rsidRPr="006073E2">
              <w:rPr>
                <w:b/>
                <w:bCs/>
              </w:rPr>
              <w:t>0.017</w:t>
            </w:r>
          </w:p>
        </w:tc>
      </w:tr>
    </w:tbl>
    <w:p w14:paraId="244F373D" w14:textId="77777777" w:rsidR="0009402D" w:rsidRDefault="0009402D" w:rsidP="0009402D">
      <w:pPr>
        <w:pStyle w:val="BodyText"/>
        <w:jc w:val="center"/>
      </w:pPr>
      <w:r>
        <w:rPr>
          <w:noProof/>
        </w:rPr>
        <w:drawing>
          <wp:inline distT="0" distB="0" distL="0" distR="0" wp14:anchorId="46BE9F69" wp14:editId="48C4A4F3">
            <wp:extent cx="3453618" cy="2602523"/>
            <wp:effectExtent l="0" t="0" r="1270" b="1270"/>
            <wp:docPr id="1"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9-1.png"/>
                    <pic:cNvPicPr>
                      <a:picLocks noChangeAspect="1" noChangeArrowheads="1"/>
                    </pic:cNvPicPr>
                  </pic:nvPicPr>
                  <pic:blipFill rotWithShape="1">
                    <a:blip r:embed="rId9"/>
                    <a:srcRect b="13282"/>
                    <a:stretch/>
                  </pic:blipFill>
                  <pic:spPr bwMode="auto">
                    <a:xfrm>
                      <a:off x="0" y="0"/>
                      <a:ext cx="3482261" cy="2624107"/>
                    </a:xfrm>
                    <a:prstGeom prst="rect">
                      <a:avLst/>
                    </a:prstGeom>
                    <a:noFill/>
                    <a:ln>
                      <a:noFill/>
                    </a:ln>
                    <a:extLst>
                      <a:ext uri="{53640926-AAD7-44D8-BBD7-CCE9431645EC}">
                        <a14:shadowObscured xmlns:a14="http://schemas.microsoft.com/office/drawing/2010/main"/>
                      </a:ext>
                    </a:extLst>
                  </pic:spPr>
                </pic:pic>
              </a:graphicData>
            </a:graphic>
          </wp:inline>
        </w:drawing>
      </w:r>
    </w:p>
    <w:p w14:paraId="29BD8E86" w14:textId="657AD529" w:rsidR="00332E8C" w:rsidRDefault="0009402D" w:rsidP="0009402D">
      <w:pPr>
        <w:pStyle w:val="BodyText"/>
      </w:pPr>
      <w:r w:rsidRPr="00543621">
        <w:rPr>
          <w:b/>
          <w:bCs/>
        </w:rPr>
        <w:t>Fig</w:t>
      </w:r>
      <w:r w:rsidR="00D24622">
        <w:rPr>
          <w:b/>
          <w:bCs/>
        </w:rPr>
        <w:t>ure</w:t>
      </w:r>
      <w:r>
        <w:rPr>
          <w:b/>
          <w:bCs/>
        </w:rPr>
        <w:t xml:space="preserve"> </w:t>
      </w:r>
      <w:r w:rsidRPr="00543621">
        <w:rPr>
          <w:b/>
          <w:bCs/>
        </w:rPr>
        <w:t>1</w:t>
      </w:r>
      <w:r>
        <w:rPr>
          <w:b/>
          <w:bCs/>
        </w:rPr>
        <w:t xml:space="preserve"> </w:t>
      </w:r>
      <w:r>
        <w:t xml:space="preserve">Model predictions of log-transformed mass over age for a random subset of 40 lizards from our experiment. Orange points represent mean estimates for lizards from the hot incubation treatment, blue points represent mean estimates for lizards from the cold incubation treatment (blue). Thick lines represent average growth curve. for each treatment. Faint grey lines are each individual’s growth curve. </w:t>
      </w:r>
    </w:p>
    <w:p w14:paraId="06E2D603" w14:textId="77777777" w:rsidR="00332E8C" w:rsidRDefault="00332E8C" w:rsidP="00332E8C">
      <w:pPr>
        <w:pStyle w:val="Heading2"/>
      </w:pPr>
      <w:bookmarkStart w:id="14" w:name="how-does-incbuation-treatment-impact-the"/>
      <w:r>
        <w:t>How does incubation treatment impact the relative contributions of mass variance and heritability of mass? How does these variance components change with age?</w:t>
      </w:r>
      <w:bookmarkEnd w:id="14"/>
    </w:p>
    <w:p w14:paraId="29C9CA3F" w14:textId="38DA15E2" w:rsidR="0059236A" w:rsidRPr="0059236A" w:rsidRDefault="00332E8C" w:rsidP="0059236A">
      <w:pPr>
        <w:pStyle w:val="FirstParagraph"/>
      </w:pPr>
      <w:r>
        <w:t>Overall, additive genetic variance</w:t>
      </w:r>
      <w:r w:rsidR="0059236A">
        <w:t>, permanent environmental variance and heritability of growth appears</w:t>
      </w:r>
      <w:r>
        <w:t xml:space="preserve"> to be higher in the </w:t>
      </w:r>
      <w:r w:rsidR="0059236A">
        <w:t>hot</w:t>
      </w:r>
      <w:r>
        <w:t xml:space="preserve"> incubation treatment (Fig. 2A). However, </w:t>
      </w:r>
      <w:r w:rsidR="00C13BB6">
        <w:t xml:space="preserve">there were no </w:t>
      </w:r>
      <w:r w:rsidR="007D7204">
        <w:t>significant</w:t>
      </w:r>
      <w:r w:rsidR="00C13BB6">
        <w:t xml:space="preserve"> differences among incubation treatment grou</w:t>
      </w:r>
      <w:r w:rsidR="0053402A">
        <w:t>ps</w:t>
      </w:r>
      <w:r w:rsidR="00C13BB6">
        <w:t xml:space="preserve"> </w:t>
      </w:r>
      <w:r>
        <w:t>(Table 3-</w:t>
      </w:r>
      <w:r w:rsidR="0059236A">
        <w:t>5</w:t>
      </w:r>
      <w:r>
        <w:t xml:space="preserve">). Both treatment groups showed similar patterns in how the relative contributions of growth variance changed with age (Fig. </w:t>
      </w:r>
      <w:r w:rsidR="00C77BE9">
        <w:t>2B</w:t>
      </w:r>
      <w:r>
        <w:t xml:space="preserve">). Additive genetic variance was relatively constant until approximately </w:t>
      </w:r>
      <w:r>
        <w:lastRenderedPageBreak/>
        <w:t>nine months of age, after which it increased steadily (</w:t>
      </w:r>
      <w:r w:rsidR="008528AD">
        <w:t>Fig. 2B</w:t>
      </w:r>
      <w:r>
        <w:t xml:space="preserve">). Maternal variance and total phenotypic variance (which includes permanent environmental variance) decreased sharply upon hatchling emergence and drops to the minimum at approximately six months. </w:t>
      </w:r>
      <w:r w:rsidR="007D7204">
        <w:t xml:space="preserve">Maternal variance and total phenotypic variance </w:t>
      </w:r>
      <w:r>
        <w:t>rapidly increased until lizards were approximately one year of age. Consequently, heritability peaked</w:t>
      </w:r>
      <w:r w:rsidR="00D24622">
        <w:t xml:space="preserve"> </w:t>
      </w:r>
      <w:r>
        <w:t xml:space="preserve">at approximate six months and slowly </w:t>
      </w:r>
      <w:r w:rsidR="00230756">
        <w:t>decreased</w:t>
      </w:r>
      <w:r>
        <w:t xml:space="preserve"> until approximately nine months where it showed a gradual increase</w:t>
      </w:r>
    </w:p>
    <w:p w14:paraId="3FE48D44" w14:textId="162E698C" w:rsidR="0059236A" w:rsidRDefault="0059236A" w:rsidP="0009402D">
      <w:pPr>
        <w:pStyle w:val="BodyText"/>
        <w:rPr>
          <w:b/>
          <w:bCs/>
        </w:rPr>
      </w:pPr>
    </w:p>
    <w:p w14:paraId="55A8D5D8" w14:textId="5FAEDFE3" w:rsidR="00D24622" w:rsidRPr="00CE63A8" w:rsidRDefault="008B15FA" w:rsidP="0009402D">
      <w:pPr>
        <w:pStyle w:val="BodyText"/>
      </w:pPr>
      <w:r>
        <w:rPr>
          <w:b/>
          <w:bCs/>
          <w:noProof/>
        </w:rPr>
        <w:drawing>
          <wp:inline distT="0" distB="0" distL="0" distR="0" wp14:anchorId="34CE1208" wp14:editId="28776941">
            <wp:extent cx="5727700" cy="6520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compile.pdf"/>
                    <pic:cNvPicPr/>
                  </pic:nvPicPr>
                  <pic:blipFill rotWithShape="1">
                    <a:blip r:embed="rId10">
                      <a:extLst>
                        <a:ext uri="{28A0092B-C50C-407E-A947-70E740481C1C}">
                          <a14:useLocalDpi xmlns:a14="http://schemas.microsoft.com/office/drawing/2010/main" val="0"/>
                        </a:ext>
                      </a:extLst>
                    </a:blip>
                    <a:srcRect b="21189"/>
                    <a:stretch/>
                  </pic:blipFill>
                  <pic:spPr bwMode="auto">
                    <a:xfrm>
                      <a:off x="0" y="0"/>
                      <a:ext cx="5727700" cy="6520375"/>
                    </a:xfrm>
                    <a:prstGeom prst="rect">
                      <a:avLst/>
                    </a:prstGeom>
                    <a:ln>
                      <a:noFill/>
                    </a:ln>
                    <a:extLst>
                      <a:ext uri="{53640926-AAD7-44D8-BBD7-CCE9431645EC}">
                        <a14:shadowObscured xmlns:a14="http://schemas.microsoft.com/office/drawing/2010/main"/>
                      </a:ext>
                    </a:extLst>
                  </pic:spPr>
                </pic:pic>
              </a:graphicData>
            </a:graphic>
          </wp:inline>
        </w:drawing>
      </w:r>
      <w:r w:rsidR="00D24622">
        <w:rPr>
          <w:b/>
          <w:bCs/>
        </w:rPr>
        <w:t xml:space="preserve">Figure 2 </w:t>
      </w:r>
      <w:r>
        <w:t>A) Pie charts depicting the overall relative contributions of mass variance for both treatment groups. B) Scatterplot showing the relationship of the how</w:t>
      </w:r>
      <w:r w:rsidR="0034462B">
        <w:t xml:space="preserve"> </w:t>
      </w:r>
      <w:r w:rsidR="009C520A">
        <w:t>variance component and</w:t>
      </w:r>
      <w:r w:rsidR="0034462B">
        <w:t xml:space="preserve"> heritability </w:t>
      </w:r>
      <w:r w:rsidR="009C520A">
        <w:t>changed with age for</w:t>
      </w:r>
      <w:r w:rsidR="0034462B">
        <w:t xml:space="preserve"> </w:t>
      </w:r>
      <w:r>
        <w:t>lizards from the hot incubation treatment (</w:t>
      </w:r>
      <w:r w:rsidR="00CA658E">
        <w:t xml:space="preserve">n = 125, </w:t>
      </w:r>
      <w:r>
        <w:t>orange) and cold incubation treatment (</w:t>
      </w:r>
      <w:r w:rsidR="00CA658E">
        <w:t xml:space="preserve">n = 136, </w:t>
      </w:r>
      <w:r>
        <w:t xml:space="preserve">blue). Points represent </w:t>
      </w:r>
      <w:r w:rsidR="009C520A">
        <w:t xml:space="preserve">estimates generated from the </w:t>
      </w:r>
      <w:r w:rsidR="009C520A">
        <w:lastRenderedPageBreak/>
        <w:t>posterior distribution of the variance-covariance matrix</w:t>
      </w:r>
      <w:r>
        <w:t xml:space="preserve">, thin lines represent the 95% credible intervals, thick lines represent the mean for each treatment group. </w:t>
      </w:r>
    </w:p>
    <w:p w14:paraId="14ACBC8B" w14:textId="34AD8053" w:rsidR="00CE63A8" w:rsidRDefault="00CE63A8" w:rsidP="0009402D">
      <w:pPr>
        <w:pStyle w:val="BodyText"/>
        <w:rPr>
          <w:b/>
          <w:bCs/>
        </w:rPr>
      </w:pPr>
    </w:p>
    <w:p w14:paraId="1D746A86" w14:textId="768FFBB9" w:rsidR="00332E8C" w:rsidRDefault="00332E8C" w:rsidP="0009402D">
      <w:pPr>
        <w:pStyle w:val="BodyText"/>
      </w:pPr>
      <w:r w:rsidRPr="00AD390E">
        <w:rPr>
          <w:b/>
          <w:bCs/>
        </w:rPr>
        <w:t>Table 3</w:t>
      </w:r>
      <w:r>
        <w:t xml:space="preserve"> Treatment comparisons of additive genetic variance, maternal variance, permanent environmental variance and heritability. Bolded estimates are significantly different from zero. * indicates that value is above zero prior to rounding</w:t>
      </w:r>
      <w:r w:rsidR="00CA658E">
        <w:t xml:space="preserve">. </w:t>
      </w:r>
    </w:p>
    <w:tbl>
      <w:tblPr>
        <w:tblStyle w:val="Table"/>
        <w:tblpPr w:leftFromText="180" w:rightFromText="180" w:vertAnchor="text" w:horzAnchor="margin" w:tblpY="396"/>
        <w:tblW w:w="0" w:type="auto"/>
        <w:tblLook w:val="07E0" w:firstRow="1" w:lastRow="1" w:firstColumn="1" w:lastColumn="1" w:noHBand="1" w:noVBand="1"/>
        <w:tblCaption w:val="Table 3 Treatment comparisons of additive genetic variance, maternal variance, permanent environmental variance and heritability. These are estimated from a model where random intercepts were fitted for both accounts of lizard identity and dam identity"/>
      </w:tblPr>
      <w:tblGrid>
        <w:gridCol w:w="2209"/>
        <w:gridCol w:w="1056"/>
        <w:gridCol w:w="843"/>
        <w:gridCol w:w="816"/>
        <w:gridCol w:w="1060"/>
        <w:gridCol w:w="845"/>
        <w:gridCol w:w="818"/>
      </w:tblGrid>
      <w:tr w:rsidR="00CE63A8" w14:paraId="5CD42B1C" w14:textId="77777777" w:rsidTr="0028140D">
        <w:tc>
          <w:tcPr>
            <w:tcW w:w="0" w:type="auto"/>
            <w:vAlign w:val="bottom"/>
          </w:tcPr>
          <w:p w14:paraId="300E73E1" w14:textId="77777777" w:rsidR="00CE63A8" w:rsidRDefault="00CE63A8" w:rsidP="0028140D">
            <w:pPr>
              <w:pStyle w:val="Compact"/>
              <w:jc w:val="center"/>
            </w:pPr>
            <w:r>
              <w:t>Variance component</w:t>
            </w:r>
          </w:p>
        </w:tc>
        <w:tc>
          <w:tcPr>
            <w:tcW w:w="0" w:type="auto"/>
            <w:gridSpan w:val="3"/>
            <w:vAlign w:val="bottom"/>
          </w:tcPr>
          <w:p w14:paraId="358042A0" w14:textId="77777777" w:rsidR="00CE63A8" w:rsidRDefault="00CE63A8" w:rsidP="0028140D">
            <w:pPr>
              <w:pStyle w:val="Compact"/>
              <w:jc w:val="center"/>
            </w:pPr>
            <w:r>
              <w:t>Hot incubation treatment</w:t>
            </w:r>
          </w:p>
        </w:tc>
        <w:tc>
          <w:tcPr>
            <w:tcW w:w="0" w:type="auto"/>
            <w:gridSpan w:val="3"/>
            <w:vAlign w:val="bottom"/>
          </w:tcPr>
          <w:p w14:paraId="1488BD55" w14:textId="77777777" w:rsidR="00CE63A8" w:rsidRDefault="00CE63A8" w:rsidP="0028140D">
            <w:pPr>
              <w:pStyle w:val="Compact"/>
              <w:jc w:val="center"/>
            </w:pPr>
            <w:r>
              <w:t>Cold incubation treatment</w:t>
            </w:r>
          </w:p>
        </w:tc>
      </w:tr>
      <w:tr w:rsidR="00CE63A8" w14:paraId="287CFC7C" w14:textId="77777777" w:rsidTr="0028140D">
        <w:tc>
          <w:tcPr>
            <w:tcW w:w="0" w:type="auto"/>
            <w:tcBorders>
              <w:top w:val="single" w:sz="4" w:space="0" w:color="000000"/>
            </w:tcBorders>
            <w:vAlign w:val="bottom"/>
          </w:tcPr>
          <w:p w14:paraId="5286CB14" w14:textId="77777777" w:rsidR="00CE63A8" w:rsidRDefault="00CE63A8" w:rsidP="0028140D">
            <w:pPr>
              <w:pStyle w:val="Compact"/>
              <w:jc w:val="center"/>
            </w:pPr>
          </w:p>
        </w:tc>
        <w:tc>
          <w:tcPr>
            <w:tcW w:w="0" w:type="auto"/>
            <w:tcBorders>
              <w:top w:val="single" w:sz="4" w:space="0" w:color="000000"/>
              <w:bottom w:val="single" w:sz="4" w:space="0" w:color="000000"/>
            </w:tcBorders>
            <w:vAlign w:val="bottom"/>
          </w:tcPr>
          <w:p w14:paraId="1829AC6A" w14:textId="77777777" w:rsidR="00CE63A8" w:rsidRPr="00C2135F" w:rsidRDefault="00CE63A8" w:rsidP="0028140D">
            <w:pPr>
              <w:pStyle w:val="Compact"/>
              <w:jc w:val="center"/>
              <w:rPr>
                <w:b/>
                <w:bCs/>
              </w:rPr>
            </w:pPr>
            <w:r>
              <w:t>Estimate</w:t>
            </w:r>
          </w:p>
        </w:tc>
        <w:tc>
          <w:tcPr>
            <w:tcW w:w="0" w:type="auto"/>
            <w:tcBorders>
              <w:top w:val="single" w:sz="4" w:space="0" w:color="000000"/>
              <w:bottom w:val="single" w:sz="4" w:space="0" w:color="000000"/>
            </w:tcBorders>
            <w:vAlign w:val="bottom"/>
          </w:tcPr>
          <w:p w14:paraId="11C81270" w14:textId="77777777" w:rsidR="00CE63A8" w:rsidRPr="00C2135F" w:rsidRDefault="00CE63A8" w:rsidP="0028140D">
            <w:pPr>
              <w:pStyle w:val="Compact"/>
              <w:jc w:val="center"/>
              <w:rPr>
                <w:b/>
                <w:bCs/>
              </w:rPr>
            </w:pPr>
            <w:r>
              <w:t>Lower</w:t>
            </w:r>
          </w:p>
        </w:tc>
        <w:tc>
          <w:tcPr>
            <w:tcW w:w="0" w:type="auto"/>
            <w:tcBorders>
              <w:top w:val="single" w:sz="4" w:space="0" w:color="000000"/>
              <w:bottom w:val="single" w:sz="4" w:space="0" w:color="000000"/>
            </w:tcBorders>
            <w:vAlign w:val="bottom"/>
          </w:tcPr>
          <w:p w14:paraId="43780171" w14:textId="77777777" w:rsidR="00CE63A8" w:rsidRPr="00C2135F" w:rsidRDefault="00CE63A8" w:rsidP="0028140D">
            <w:pPr>
              <w:pStyle w:val="Compact"/>
              <w:jc w:val="center"/>
              <w:rPr>
                <w:b/>
                <w:bCs/>
              </w:rPr>
            </w:pPr>
            <w:r>
              <w:t>Upper</w:t>
            </w:r>
          </w:p>
        </w:tc>
        <w:tc>
          <w:tcPr>
            <w:tcW w:w="0" w:type="auto"/>
            <w:tcBorders>
              <w:top w:val="single" w:sz="4" w:space="0" w:color="000000"/>
              <w:bottom w:val="single" w:sz="4" w:space="0" w:color="000000"/>
            </w:tcBorders>
            <w:vAlign w:val="bottom"/>
          </w:tcPr>
          <w:p w14:paraId="6DDC3313" w14:textId="77777777" w:rsidR="00CE63A8" w:rsidRPr="00C2135F" w:rsidRDefault="00CE63A8" w:rsidP="0028140D">
            <w:pPr>
              <w:pStyle w:val="Compact"/>
              <w:jc w:val="center"/>
              <w:rPr>
                <w:b/>
                <w:bCs/>
              </w:rPr>
            </w:pPr>
            <w:r>
              <w:t>Estimate</w:t>
            </w:r>
          </w:p>
        </w:tc>
        <w:tc>
          <w:tcPr>
            <w:tcW w:w="0" w:type="auto"/>
            <w:tcBorders>
              <w:top w:val="single" w:sz="4" w:space="0" w:color="000000"/>
              <w:bottom w:val="single" w:sz="4" w:space="0" w:color="000000"/>
            </w:tcBorders>
            <w:vAlign w:val="bottom"/>
          </w:tcPr>
          <w:p w14:paraId="33A056BD" w14:textId="77777777" w:rsidR="00CE63A8" w:rsidRPr="00C2135F" w:rsidRDefault="00CE63A8" w:rsidP="0028140D">
            <w:pPr>
              <w:pStyle w:val="Compact"/>
              <w:jc w:val="center"/>
              <w:rPr>
                <w:b/>
                <w:bCs/>
              </w:rPr>
            </w:pPr>
            <w:r>
              <w:t>Lower</w:t>
            </w:r>
          </w:p>
        </w:tc>
        <w:tc>
          <w:tcPr>
            <w:tcW w:w="0" w:type="auto"/>
            <w:tcBorders>
              <w:top w:val="single" w:sz="4" w:space="0" w:color="000000"/>
              <w:bottom w:val="single" w:sz="4" w:space="0" w:color="000000"/>
            </w:tcBorders>
            <w:vAlign w:val="bottom"/>
          </w:tcPr>
          <w:p w14:paraId="292C6DCC" w14:textId="77777777" w:rsidR="00CE63A8" w:rsidRPr="00C2135F" w:rsidRDefault="00CE63A8" w:rsidP="0028140D">
            <w:pPr>
              <w:pStyle w:val="Compact"/>
              <w:jc w:val="center"/>
              <w:rPr>
                <w:b/>
                <w:bCs/>
              </w:rPr>
            </w:pPr>
            <w:r>
              <w:t>Upper</w:t>
            </w:r>
          </w:p>
        </w:tc>
      </w:tr>
      <w:tr w:rsidR="00CE63A8" w14:paraId="3397E3FC" w14:textId="77777777" w:rsidTr="0028140D">
        <w:tc>
          <w:tcPr>
            <w:tcW w:w="0" w:type="auto"/>
          </w:tcPr>
          <w:p w14:paraId="5DEEDE90" w14:textId="77777777" w:rsidR="00CE63A8" w:rsidRDefault="00CE63A8" w:rsidP="0028140D">
            <w:pPr>
              <w:pStyle w:val="Compact"/>
              <w:jc w:val="center"/>
            </w:pPr>
            <w:r>
              <w:t>V</w:t>
            </w:r>
            <w:r>
              <w:rPr>
                <w:vertAlign w:val="subscript"/>
              </w:rPr>
              <w:t>additive genetic</w:t>
            </w:r>
          </w:p>
        </w:tc>
        <w:tc>
          <w:tcPr>
            <w:tcW w:w="0" w:type="auto"/>
            <w:tcBorders>
              <w:top w:val="single" w:sz="4" w:space="0" w:color="000000"/>
            </w:tcBorders>
          </w:tcPr>
          <w:p w14:paraId="2FDD1906" w14:textId="77777777" w:rsidR="00CE63A8" w:rsidRPr="00C2135F" w:rsidRDefault="00CE63A8" w:rsidP="0028140D">
            <w:pPr>
              <w:pStyle w:val="Compact"/>
              <w:jc w:val="center"/>
              <w:rPr>
                <w:b/>
                <w:bCs/>
              </w:rPr>
            </w:pPr>
            <w:r w:rsidRPr="00C2135F">
              <w:rPr>
                <w:b/>
                <w:bCs/>
              </w:rPr>
              <w:t>0.014</w:t>
            </w:r>
          </w:p>
        </w:tc>
        <w:tc>
          <w:tcPr>
            <w:tcW w:w="0" w:type="auto"/>
            <w:tcBorders>
              <w:top w:val="single" w:sz="4" w:space="0" w:color="000000"/>
            </w:tcBorders>
          </w:tcPr>
          <w:p w14:paraId="5015C56F" w14:textId="77777777" w:rsidR="00CE63A8" w:rsidRPr="00C2135F" w:rsidRDefault="00CE63A8" w:rsidP="0028140D">
            <w:pPr>
              <w:pStyle w:val="Compact"/>
              <w:jc w:val="center"/>
              <w:rPr>
                <w:b/>
                <w:bCs/>
              </w:rPr>
            </w:pPr>
            <w:r w:rsidRPr="00C2135F">
              <w:rPr>
                <w:b/>
                <w:bCs/>
              </w:rPr>
              <w:t>0*</w:t>
            </w:r>
          </w:p>
        </w:tc>
        <w:tc>
          <w:tcPr>
            <w:tcW w:w="0" w:type="auto"/>
            <w:tcBorders>
              <w:top w:val="single" w:sz="4" w:space="0" w:color="000000"/>
            </w:tcBorders>
          </w:tcPr>
          <w:p w14:paraId="6E440D63" w14:textId="77777777" w:rsidR="00CE63A8" w:rsidRPr="00C2135F" w:rsidRDefault="00CE63A8" w:rsidP="0028140D">
            <w:pPr>
              <w:pStyle w:val="Compact"/>
              <w:jc w:val="center"/>
              <w:rPr>
                <w:b/>
                <w:bCs/>
              </w:rPr>
            </w:pPr>
            <w:r w:rsidRPr="00C2135F">
              <w:rPr>
                <w:b/>
                <w:bCs/>
              </w:rPr>
              <w:t>0.054</w:t>
            </w:r>
          </w:p>
        </w:tc>
        <w:tc>
          <w:tcPr>
            <w:tcW w:w="0" w:type="auto"/>
            <w:tcBorders>
              <w:top w:val="single" w:sz="4" w:space="0" w:color="000000"/>
            </w:tcBorders>
          </w:tcPr>
          <w:p w14:paraId="43C2758B" w14:textId="77777777" w:rsidR="00CE63A8" w:rsidRPr="00C2135F" w:rsidRDefault="00CE63A8" w:rsidP="0028140D">
            <w:pPr>
              <w:pStyle w:val="Compact"/>
              <w:jc w:val="center"/>
              <w:rPr>
                <w:b/>
                <w:bCs/>
              </w:rPr>
            </w:pPr>
            <w:r w:rsidRPr="00C2135F">
              <w:rPr>
                <w:b/>
                <w:bCs/>
              </w:rPr>
              <w:t>0.008</w:t>
            </w:r>
          </w:p>
        </w:tc>
        <w:tc>
          <w:tcPr>
            <w:tcW w:w="0" w:type="auto"/>
            <w:tcBorders>
              <w:top w:val="single" w:sz="4" w:space="0" w:color="000000"/>
            </w:tcBorders>
          </w:tcPr>
          <w:p w14:paraId="1624229A" w14:textId="77777777" w:rsidR="00CE63A8" w:rsidRPr="00C2135F" w:rsidRDefault="00CE63A8" w:rsidP="0028140D">
            <w:pPr>
              <w:pStyle w:val="Compact"/>
              <w:jc w:val="center"/>
              <w:rPr>
                <w:b/>
                <w:bCs/>
              </w:rPr>
            </w:pPr>
            <w:r w:rsidRPr="00C2135F">
              <w:rPr>
                <w:b/>
                <w:bCs/>
              </w:rPr>
              <w:t>0*</w:t>
            </w:r>
          </w:p>
        </w:tc>
        <w:tc>
          <w:tcPr>
            <w:tcW w:w="0" w:type="auto"/>
            <w:tcBorders>
              <w:top w:val="single" w:sz="4" w:space="0" w:color="000000"/>
            </w:tcBorders>
          </w:tcPr>
          <w:p w14:paraId="03501DE7" w14:textId="77777777" w:rsidR="00CE63A8" w:rsidRPr="00C2135F" w:rsidRDefault="00CE63A8" w:rsidP="0028140D">
            <w:pPr>
              <w:pStyle w:val="Compact"/>
              <w:jc w:val="center"/>
              <w:rPr>
                <w:b/>
                <w:bCs/>
              </w:rPr>
            </w:pPr>
            <w:r w:rsidRPr="00C2135F">
              <w:rPr>
                <w:b/>
                <w:bCs/>
              </w:rPr>
              <w:t>0.026</w:t>
            </w:r>
          </w:p>
        </w:tc>
      </w:tr>
      <w:tr w:rsidR="00CE63A8" w14:paraId="65C6D9BB" w14:textId="77777777" w:rsidTr="0028140D">
        <w:tc>
          <w:tcPr>
            <w:tcW w:w="0" w:type="auto"/>
          </w:tcPr>
          <w:p w14:paraId="651215CF" w14:textId="77777777" w:rsidR="00CE63A8" w:rsidRDefault="00CE63A8" w:rsidP="0028140D">
            <w:pPr>
              <w:pStyle w:val="Compact"/>
              <w:jc w:val="center"/>
            </w:pPr>
            <w:r>
              <w:t>V</w:t>
            </w:r>
            <w:r w:rsidRPr="00AD390E">
              <w:rPr>
                <w:vertAlign w:val="subscript"/>
              </w:rPr>
              <w:t>maternal</w:t>
            </w:r>
          </w:p>
        </w:tc>
        <w:tc>
          <w:tcPr>
            <w:tcW w:w="0" w:type="auto"/>
          </w:tcPr>
          <w:p w14:paraId="01DBA030" w14:textId="77777777" w:rsidR="00CE63A8" w:rsidRPr="00C2135F" w:rsidRDefault="00CE63A8" w:rsidP="0028140D">
            <w:pPr>
              <w:pStyle w:val="Compact"/>
              <w:jc w:val="center"/>
              <w:rPr>
                <w:b/>
                <w:bCs/>
              </w:rPr>
            </w:pPr>
            <w:r w:rsidRPr="00C2135F">
              <w:rPr>
                <w:b/>
                <w:bCs/>
              </w:rPr>
              <w:t>0.004</w:t>
            </w:r>
          </w:p>
        </w:tc>
        <w:tc>
          <w:tcPr>
            <w:tcW w:w="0" w:type="auto"/>
          </w:tcPr>
          <w:p w14:paraId="619CF9D2" w14:textId="77777777" w:rsidR="00CE63A8" w:rsidRPr="00C2135F" w:rsidRDefault="00CE63A8" w:rsidP="0028140D">
            <w:pPr>
              <w:pStyle w:val="Compact"/>
              <w:jc w:val="center"/>
              <w:rPr>
                <w:b/>
                <w:bCs/>
              </w:rPr>
            </w:pPr>
            <w:r w:rsidRPr="00C2135F">
              <w:rPr>
                <w:b/>
                <w:bCs/>
              </w:rPr>
              <w:t>0*</w:t>
            </w:r>
          </w:p>
        </w:tc>
        <w:tc>
          <w:tcPr>
            <w:tcW w:w="0" w:type="auto"/>
          </w:tcPr>
          <w:p w14:paraId="5E28E9D2" w14:textId="77777777" w:rsidR="00CE63A8" w:rsidRPr="00C2135F" w:rsidRDefault="00CE63A8" w:rsidP="0028140D">
            <w:pPr>
              <w:pStyle w:val="Compact"/>
              <w:jc w:val="center"/>
              <w:rPr>
                <w:b/>
                <w:bCs/>
              </w:rPr>
            </w:pPr>
            <w:r w:rsidRPr="00C2135F">
              <w:rPr>
                <w:b/>
                <w:bCs/>
              </w:rPr>
              <w:t>0.017</w:t>
            </w:r>
          </w:p>
        </w:tc>
        <w:tc>
          <w:tcPr>
            <w:tcW w:w="0" w:type="auto"/>
          </w:tcPr>
          <w:p w14:paraId="629F09C9" w14:textId="77777777" w:rsidR="00CE63A8" w:rsidRPr="00C2135F" w:rsidRDefault="00CE63A8" w:rsidP="0028140D">
            <w:pPr>
              <w:pStyle w:val="Compact"/>
              <w:jc w:val="center"/>
              <w:rPr>
                <w:b/>
                <w:bCs/>
              </w:rPr>
            </w:pPr>
            <w:r w:rsidRPr="00C2135F">
              <w:rPr>
                <w:b/>
                <w:bCs/>
              </w:rPr>
              <w:t>0.004</w:t>
            </w:r>
          </w:p>
        </w:tc>
        <w:tc>
          <w:tcPr>
            <w:tcW w:w="0" w:type="auto"/>
          </w:tcPr>
          <w:p w14:paraId="0A473E76" w14:textId="77777777" w:rsidR="00CE63A8" w:rsidRPr="00C2135F" w:rsidRDefault="00CE63A8" w:rsidP="0028140D">
            <w:pPr>
              <w:pStyle w:val="Compact"/>
              <w:jc w:val="center"/>
              <w:rPr>
                <w:b/>
                <w:bCs/>
              </w:rPr>
            </w:pPr>
            <w:r w:rsidRPr="00C2135F">
              <w:rPr>
                <w:b/>
                <w:bCs/>
              </w:rPr>
              <w:t>0*</w:t>
            </w:r>
          </w:p>
        </w:tc>
        <w:tc>
          <w:tcPr>
            <w:tcW w:w="0" w:type="auto"/>
          </w:tcPr>
          <w:p w14:paraId="6A33F18F" w14:textId="77777777" w:rsidR="00CE63A8" w:rsidRPr="00C2135F" w:rsidRDefault="00CE63A8" w:rsidP="0028140D">
            <w:pPr>
              <w:pStyle w:val="Compact"/>
              <w:jc w:val="center"/>
              <w:rPr>
                <w:b/>
                <w:bCs/>
              </w:rPr>
            </w:pPr>
            <w:r w:rsidRPr="00C2135F">
              <w:rPr>
                <w:b/>
                <w:bCs/>
              </w:rPr>
              <w:t>0.014</w:t>
            </w:r>
          </w:p>
        </w:tc>
      </w:tr>
      <w:tr w:rsidR="00CE63A8" w14:paraId="6BCE461E" w14:textId="77777777" w:rsidTr="0028140D">
        <w:tc>
          <w:tcPr>
            <w:tcW w:w="0" w:type="auto"/>
          </w:tcPr>
          <w:p w14:paraId="189BD286" w14:textId="77777777" w:rsidR="00CE63A8" w:rsidRDefault="00CE63A8" w:rsidP="0028140D">
            <w:pPr>
              <w:pStyle w:val="Compact"/>
              <w:jc w:val="center"/>
            </w:pPr>
            <w:r>
              <w:t>V</w:t>
            </w:r>
            <w:r w:rsidRPr="00AD390E">
              <w:rPr>
                <w:vertAlign w:val="subscript"/>
              </w:rPr>
              <w:t>pe</w:t>
            </w:r>
          </w:p>
        </w:tc>
        <w:tc>
          <w:tcPr>
            <w:tcW w:w="0" w:type="auto"/>
          </w:tcPr>
          <w:p w14:paraId="2CE80E43" w14:textId="77777777" w:rsidR="00CE63A8" w:rsidRPr="00C2135F" w:rsidRDefault="00CE63A8" w:rsidP="0028140D">
            <w:pPr>
              <w:pStyle w:val="Compact"/>
              <w:jc w:val="center"/>
              <w:rPr>
                <w:b/>
                <w:bCs/>
              </w:rPr>
            </w:pPr>
            <w:r w:rsidRPr="00C2135F">
              <w:rPr>
                <w:b/>
                <w:bCs/>
              </w:rPr>
              <w:t>0.027</w:t>
            </w:r>
          </w:p>
        </w:tc>
        <w:tc>
          <w:tcPr>
            <w:tcW w:w="0" w:type="auto"/>
          </w:tcPr>
          <w:p w14:paraId="5D77E0ED" w14:textId="77777777" w:rsidR="00CE63A8" w:rsidRPr="00C2135F" w:rsidRDefault="00CE63A8" w:rsidP="0028140D">
            <w:pPr>
              <w:pStyle w:val="Compact"/>
              <w:jc w:val="center"/>
              <w:rPr>
                <w:b/>
                <w:bCs/>
              </w:rPr>
            </w:pPr>
            <w:r w:rsidRPr="00C2135F">
              <w:rPr>
                <w:b/>
                <w:bCs/>
              </w:rPr>
              <w:t>0*</w:t>
            </w:r>
          </w:p>
        </w:tc>
        <w:tc>
          <w:tcPr>
            <w:tcW w:w="0" w:type="auto"/>
          </w:tcPr>
          <w:p w14:paraId="5AFCD3F7" w14:textId="77777777" w:rsidR="00CE63A8" w:rsidRPr="00C2135F" w:rsidRDefault="00CE63A8" w:rsidP="0028140D">
            <w:pPr>
              <w:pStyle w:val="Compact"/>
              <w:jc w:val="center"/>
              <w:rPr>
                <w:b/>
                <w:bCs/>
              </w:rPr>
            </w:pPr>
            <w:r w:rsidRPr="00C2135F">
              <w:rPr>
                <w:b/>
                <w:bCs/>
              </w:rPr>
              <w:t>0.058</w:t>
            </w:r>
          </w:p>
        </w:tc>
        <w:tc>
          <w:tcPr>
            <w:tcW w:w="0" w:type="auto"/>
          </w:tcPr>
          <w:p w14:paraId="305C8BD7" w14:textId="77777777" w:rsidR="00CE63A8" w:rsidRPr="00C2135F" w:rsidRDefault="00CE63A8" w:rsidP="0028140D">
            <w:pPr>
              <w:pStyle w:val="Compact"/>
              <w:jc w:val="center"/>
              <w:rPr>
                <w:b/>
                <w:bCs/>
              </w:rPr>
            </w:pPr>
            <w:r w:rsidRPr="00C2135F">
              <w:rPr>
                <w:b/>
                <w:bCs/>
              </w:rPr>
              <w:t>0.008</w:t>
            </w:r>
          </w:p>
        </w:tc>
        <w:tc>
          <w:tcPr>
            <w:tcW w:w="0" w:type="auto"/>
          </w:tcPr>
          <w:p w14:paraId="696D7A2A" w14:textId="77777777" w:rsidR="00CE63A8" w:rsidRPr="00C2135F" w:rsidRDefault="00CE63A8" w:rsidP="0028140D">
            <w:pPr>
              <w:pStyle w:val="Compact"/>
              <w:jc w:val="center"/>
              <w:rPr>
                <w:b/>
                <w:bCs/>
              </w:rPr>
            </w:pPr>
            <w:r w:rsidRPr="00C2135F">
              <w:rPr>
                <w:b/>
                <w:bCs/>
              </w:rPr>
              <w:t>0*</w:t>
            </w:r>
          </w:p>
        </w:tc>
        <w:tc>
          <w:tcPr>
            <w:tcW w:w="0" w:type="auto"/>
          </w:tcPr>
          <w:p w14:paraId="27F48CE7" w14:textId="77777777" w:rsidR="00CE63A8" w:rsidRPr="00C2135F" w:rsidRDefault="00CE63A8" w:rsidP="0028140D">
            <w:pPr>
              <w:pStyle w:val="Compact"/>
              <w:jc w:val="center"/>
              <w:rPr>
                <w:b/>
                <w:bCs/>
              </w:rPr>
            </w:pPr>
            <w:r w:rsidRPr="00C2135F">
              <w:rPr>
                <w:b/>
                <w:bCs/>
              </w:rPr>
              <w:t>0.024</w:t>
            </w:r>
          </w:p>
        </w:tc>
      </w:tr>
      <w:tr w:rsidR="00CE63A8" w14:paraId="0D727C53" w14:textId="77777777" w:rsidTr="0028140D">
        <w:tc>
          <w:tcPr>
            <w:tcW w:w="0" w:type="auto"/>
          </w:tcPr>
          <w:p w14:paraId="6364E2AF" w14:textId="77777777" w:rsidR="00CE63A8" w:rsidRDefault="00CE63A8" w:rsidP="0028140D">
            <w:pPr>
              <w:pStyle w:val="Compact"/>
              <w:jc w:val="center"/>
            </w:pPr>
            <w:r>
              <w:t>V</w:t>
            </w:r>
            <w:r w:rsidRPr="00332E8C">
              <w:rPr>
                <w:vertAlign w:val="subscript"/>
              </w:rPr>
              <w:t>residual</w:t>
            </w:r>
          </w:p>
        </w:tc>
        <w:tc>
          <w:tcPr>
            <w:tcW w:w="0" w:type="auto"/>
          </w:tcPr>
          <w:p w14:paraId="30594218" w14:textId="77777777" w:rsidR="00CE63A8" w:rsidRPr="00C2135F" w:rsidRDefault="00CE63A8" w:rsidP="0028140D">
            <w:pPr>
              <w:pStyle w:val="Compact"/>
              <w:jc w:val="center"/>
              <w:rPr>
                <w:b/>
                <w:bCs/>
              </w:rPr>
            </w:pPr>
            <w:r w:rsidRPr="00C2135F">
              <w:rPr>
                <w:b/>
                <w:bCs/>
              </w:rPr>
              <w:t>0.251</w:t>
            </w:r>
          </w:p>
        </w:tc>
        <w:tc>
          <w:tcPr>
            <w:tcW w:w="0" w:type="auto"/>
          </w:tcPr>
          <w:p w14:paraId="6B49697C" w14:textId="77777777" w:rsidR="00CE63A8" w:rsidRPr="00C2135F" w:rsidRDefault="00CE63A8" w:rsidP="0028140D">
            <w:pPr>
              <w:pStyle w:val="Compact"/>
              <w:jc w:val="center"/>
              <w:rPr>
                <w:b/>
                <w:bCs/>
              </w:rPr>
            </w:pPr>
            <w:r w:rsidRPr="00C2135F">
              <w:rPr>
                <w:b/>
                <w:bCs/>
              </w:rPr>
              <w:t>0.232</w:t>
            </w:r>
          </w:p>
        </w:tc>
        <w:tc>
          <w:tcPr>
            <w:tcW w:w="0" w:type="auto"/>
          </w:tcPr>
          <w:p w14:paraId="7A60A0EC" w14:textId="77777777" w:rsidR="00CE63A8" w:rsidRPr="00C2135F" w:rsidRDefault="00CE63A8" w:rsidP="0028140D">
            <w:pPr>
              <w:pStyle w:val="Compact"/>
              <w:jc w:val="center"/>
              <w:rPr>
                <w:b/>
                <w:bCs/>
              </w:rPr>
            </w:pPr>
            <w:r w:rsidRPr="00C2135F">
              <w:rPr>
                <w:b/>
                <w:bCs/>
              </w:rPr>
              <w:t>0.272</w:t>
            </w:r>
          </w:p>
        </w:tc>
        <w:tc>
          <w:tcPr>
            <w:tcW w:w="0" w:type="auto"/>
          </w:tcPr>
          <w:p w14:paraId="680A66B5" w14:textId="77777777" w:rsidR="00CE63A8" w:rsidRPr="00C2135F" w:rsidRDefault="00CE63A8" w:rsidP="0028140D">
            <w:pPr>
              <w:pStyle w:val="Compact"/>
              <w:jc w:val="center"/>
              <w:rPr>
                <w:b/>
                <w:bCs/>
              </w:rPr>
            </w:pPr>
            <w:r w:rsidRPr="00C2135F">
              <w:rPr>
                <w:b/>
                <w:bCs/>
              </w:rPr>
              <w:t>0.275</w:t>
            </w:r>
          </w:p>
        </w:tc>
        <w:tc>
          <w:tcPr>
            <w:tcW w:w="0" w:type="auto"/>
          </w:tcPr>
          <w:p w14:paraId="72131A06" w14:textId="77777777" w:rsidR="00CE63A8" w:rsidRPr="00C2135F" w:rsidRDefault="00CE63A8" w:rsidP="0028140D">
            <w:pPr>
              <w:pStyle w:val="Compact"/>
              <w:jc w:val="center"/>
              <w:rPr>
                <w:b/>
                <w:bCs/>
              </w:rPr>
            </w:pPr>
            <w:r w:rsidRPr="00C2135F">
              <w:rPr>
                <w:b/>
                <w:bCs/>
              </w:rPr>
              <w:t>0.255</w:t>
            </w:r>
          </w:p>
        </w:tc>
        <w:tc>
          <w:tcPr>
            <w:tcW w:w="0" w:type="auto"/>
          </w:tcPr>
          <w:p w14:paraId="61DA4413" w14:textId="77777777" w:rsidR="00CE63A8" w:rsidRPr="00C2135F" w:rsidRDefault="00CE63A8" w:rsidP="0028140D">
            <w:pPr>
              <w:pStyle w:val="Compact"/>
              <w:jc w:val="center"/>
              <w:rPr>
                <w:b/>
                <w:bCs/>
              </w:rPr>
            </w:pPr>
            <w:r w:rsidRPr="00C2135F">
              <w:rPr>
                <w:b/>
                <w:bCs/>
              </w:rPr>
              <w:t>0.294</w:t>
            </w:r>
          </w:p>
        </w:tc>
      </w:tr>
      <w:tr w:rsidR="00CE63A8" w14:paraId="54A47A99" w14:textId="77777777" w:rsidTr="0028140D">
        <w:tc>
          <w:tcPr>
            <w:tcW w:w="0" w:type="auto"/>
          </w:tcPr>
          <w:p w14:paraId="7C183372" w14:textId="77777777" w:rsidR="00CE63A8" w:rsidRDefault="00CE63A8" w:rsidP="0028140D">
            <w:pPr>
              <w:pStyle w:val="Compact"/>
              <w:jc w:val="center"/>
            </w:pPr>
            <w:r w:rsidRPr="00AD390E">
              <w:t>h</w:t>
            </w:r>
            <w:r w:rsidRPr="00AD390E">
              <w:rPr>
                <w:vertAlign w:val="superscript"/>
              </w:rPr>
              <w:t>2</w:t>
            </w:r>
          </w:p>
        </w:tc>
        <w:tc>
          <w:tcPr>
            <w:tcW w:w="0" w:type="auto"/>
          </w:tcPr>
          <w:p w14:paraId="477A9E90" w14:textId="77777777" w:rsidR="00CE63A8" w:rsidRPr="00C2135F" w:rsidRDefault="00CE63A8" w:rsidP="0028140D">
            <w:pPr>
              <w:pStyle w:val="Compact"/>
              <w:jc w:val="center"/>
              <w:rPr>
                <w:b/>
                <w:bCs/>
              </w:rPr>
            </w:pPr>
            <w:r w:rsidRPr="00C2135F">
              <w:rPr>
                <w:b/>
                <w:bCs/>
              </w:rPr>
              <w:t>0.048</w:t>
            </w:r>
          </w:p>
        </w:tc>
        <w:tc>
          <w:tcPr>
            <w:tcW w:w="0" w:type="auto"/>
          </w:tcPr>
          <w:p w14:paraId="4621E7C8" w14:textId="77777777" w:rsidR="00CE63A8" w:rsidRPr="00C2135F" w:rsidRDefault="00CE63A8" w:rsidP="0028140D">
            <w:pPr>
              <w:pStyle w:val="Compact"/>
              <w:jc w:val="center"/>
              <w:rPr>
                <w:b/>
                <w:bCs/>
              </w:rPr>
            </w:pPr>
            <w:r w:rsidRPr="00C2135F">
              <w:rPr>
                <w:b/>
                <w:bCs/>
              </w:rPr>
              <w:t>0*</w:t>
            </w:r>
          </w:p>
        </w:tc>
        <w:tc>
          <w:tcPr>
            <w:tcW w:w="0" w:type="auto"/>
          </w:tcPr>
          <w:p w14:paraId="1DC5CBF5" w14:textId="77777777" w:rsidR="00CE63A8" w:rsidRPr="00C2135F" w:rsidRDefault="00CE63A8" w:rsidP="0028140D">
            <w:pPr>
              <w:pStyle w:val="Compact"/>
              <w:jc w:val="center"/>
              <w:rPr>
                <w:b/>
                <w:bCs/>
              </w:rPr>
            </w:pPr>
            <w:r w:rsidRPr="00C2135F">
              <w:rPr>
                <w:b/>
                <w:bCs/>
              </w:rPr>
              <w:t>0.18</w:t>
            </w:r>
          </w:p>
        </w:tc>
        <w:tc>
          <w:tcPr>
            <w:tcW w:w="0" w:type="auto"/>
          </w:tcPr>
          <w:p w14:paraId="482E49D9" w14:textId="77777777" w:rsidR="00CE63A8" w:rsidRPr="00C2135F" w:rsidRDefault="00CE63A8" w:rsidP="0028140D">
            <w:pPr>
              <w:pStyle w:val="Compact"/>
              <w:jc w:val="center"/>
              <w:rPr>
                <w:b/>
                <w:bCs/>
              </w:rPr>
            </w:pPr>
            <w:r w:rsidRPr="00C2135F">
              <w:rPr>
                <w:b/>
                <w:bCs/>
              </w:rPr>
              <w:t>0.027</w:t>
            </w:r>
          </w:p>
        </w:tc>
        <w:tc>
          <w:tcPr>
            <w:tcW w:w="0" w:type="auto"/>
          </w:tcPr>
          <w:p w14:paraId="32D3ED7D" w14:textId="77777777" w:rsidR="00CE63A8" w:rsidRPr="00C2135F" w:rsidRDefault="00CE63A8" w:rsidP="0028140D">
            <w:pPr>
              <w:pStyle w:val="Compact"/>
              <w:jc w:val="center"/>
              <w:rPr>
                <w:b/>
                <w:bCs/>
              </w:rPr>
            </w:pPr>
            <w:r w:rsidRPr="00C2135F">
              <w:rPr>
                <w:b/>
                <w:bCs/>
              </w:rPr>
              <w:t>0*</w:t>
            </w:r>
          </w:p>
        </w:tc>
        <w:tc>
          <w:tcPr>
            <w:tcW w:w="0" w:type="auto"/>
          </w:tcPr>
          <w:p w14:paraId="074A9E38" w14:textId="77777777" w:rsidR="00CE63A8" w:rsidRPr="00C2135F" w:rsidRDefault="00CE63A8" w:rsidP="0028140D">
            <w:pPr>
              <w:pStyle w:val="Compact"/>
              <w:jc w:val="center"/>
              <w:rPr>
                <w:b/>
                <w:bCs/>
              </w:rPr>
            </w:pPr>
            <w:r w:rsidRPr="00C2135F">
              <w:rPr>
                <w:b/>
                <w:bCs/>
              </w:rPr>
              <w:t>0.085</w:t>
            </w:r>
          </w:p>
        </w:tc>
      </w:tr>
    </w:tbl>
    <w:p w14:paraId="77686288" w14:textId="489C3DDB" w:rsidR="00CE63A8" w:rsidRDefault="00CE63A8" w:rsidP="0009402D">
      <w:pPr>
        <w:pStyle w:val="BodyText"/>
      </w:pPr>
    </w:p>
    <w:p w14:paraId="2FB99776" w14:textId="77777777" w:rsidR="00CE63A8" w:rsidRDefault="00CE63A8" w:rsidP="0009402D">
      <w:pPr>
        <w:pStyle w:val="BodyText"/>
        <w:rPr>
          <w:b/>
          <w:bCs/>
        </w:rPr>
      </w:pPr>
    </w:p>
    <w:p w14:paraId="1F7A5847" w14:textId="77777777" w:rsidR="00CE63A8" w:rsidRDefault="00CE63A8" w:rsidP="0009402D">
      <w:pPr>
        <w:pStyle w:val="BodyText"/>
        <w:rPr>
          <w:b/>
          <w:bCs/>
        </w:rPr>
      </w:pPr>
    </w:p>
    <w:p w14:paraId="1FBBAB1D" w14:textId="77777777" w:rsidR="00CE63A8" w:rsidRDefault="00CE63A8" w:rsidP="0009402D">
      <w:pPr>
        <w:pStyle w:val="BodyText"/>
        <w:rPr>
          <w:b/>
          <w:bCs/>
        </w:rPr>
      </w:pPr>
    </w:p>
    <w:p w14:paraId="080E7C31" w14:textId="77777777" w:rsidR="00CE63A8" w:rsidRDefault="00CE63A8" w:rsidP="0009402D">
      <w:pPr>
        <w:pStyle w:val="BodyText"/>
        <w:rPr>
          <w:b/>
          <w:bCs/>
        </w:rPr>
      </w:pPr>
    </w:p>
    <w:p w14:paraId="749948B4" w14:textId="2CFDD8BF" w:rsidR="00CE63A8" w:rsidRDefault="00CE63A8" w:rsidP="0009402D">
      <w:pPr>
        <w:pStyle w:val="BodyText"/>
        <w:rPr>
          <w:b/>
          <w:bCs/>
        </w:rPr>
      </w:pPr>
    </w:p>
    <w:p w14:paraId="2170D73A" w14:textId="77777777" w:rsidR="00CE63A8" w:rsidRDefault="00CE63A8" w:rsidP="0009402D">
      <w:pPr>
        <w:pStyle w:val="BodyText"/>
        <w:rPr>
          <w:b/>
          <w:bCs/>
        </w:rPr>
      </w:pPr>
    </w:p>
    <w:p w14:paraId="08E9D739" w14:textId="71F28C89" w:rsidR="00332E8C" w:rsidRDefault="0009402D" w:rsidP="0009402D">
      <w:pPr>
        <w:pStyle w:val="BodyText"/>
      </w:pPr>
      <w:r w:rsidRPr="00ED722E">
        <w:rPr>
          <w:b/>
          <w:bCs/>
        </w:rPr>
        <w:t>Table 4</w:t>
      </w:r>
      <w:r>
        <w:t xml:space="preserve"> Model coefficients from</w:t>
      </w:r>
      <w:r w:rsidR="00CD2C9C">
        <w:t xml:space="preserve"> an</w:t>
      </w:r>
      <w:r>
        <w:t xml:space="preserve"> intercept only animal model of hot incubation treatment group (n = </w:t>
      </w:r>
      <w:r w:rsidR="00CA658E">
        <w:t>125</w:t>
      </w:r>
      <w:r>
        <w:t xml:space="preserve">) to estimate variance components of mass. Bolded estimates are significantly different from zero. </w:t>
      </w:r>
    </w:p>
    <w:tbl>
      <w:tblPr>
        <w:tblStyle w:val="Table"/>
        <w:tblW w:w="4097" w:type="pct"/>
        <w:tblLook w:val="07E0" w:firstRow="1" w:lastRow="1" w:firstColumn="1" w:lastColumn="1" w:noHBand="1" w:noVBand="1"/>
      </w:tblPr>
      <w:tblGrid>
        <w:gridCol w:w="4220"/>
        <w:gridCol w:w="1224"/>
        <w:gridCol w:w="978"/>
        <w:gridCol w:w="969"/>
      </w:tblGrid>
      <w:tr w:rsidR="0009402D" w14:paraId="0AA8BF88" w14:textId="77777777" w:rsidTr="00A03B9C">
        <w:tc>
          <w:tcPr>
            <w:tcW w:w="0" w:type="auto"/>
            <w:tcBorders>
              <w:bottom w:val="single" w:sz="0" w:space="0" w:color="auto"/>
            </w:tcBorders>
            <w:vAlign w:val="bottom"/>
          </w:tcPr>
          <w:p w14:paraId="27E16C65" w14:textId="77777777" w:rsidR="0009402D" w:rsidRDefault="0009402D" w:rsidP="00A03B9C">
            <w:pPr>
              <w:pStyle w:val="Compact"/>
            </w:pPr>
            <w:r>
              <w:t>Variable</w:t>
            </w:r>
          </w:p>
        </w:tc>
        <w:tc>
          <w:tcPr>
            <w:tcW w:w="0" w:type="auto"/>
            <w:tcBorders>
              <w:bottom w:val="single" w:sz="0" w:space="0" w:color="auto"/>
            </w:tcBorders>
            <w:vAlign w:val="bottom"/>
          </w:tcPr>
          <w:p w14:paraId="0E082A39" w14:textId="77777777" w:rsidR="0009402D" w:rsidRDefault="0009402D" w:rsidP="00A03B9C">
            <w:pPr>
              <w:pStyle w:val="Compact"/>
              <w:jc w:val="center"/>
            </w:pPr>
            <w:r>
              <w:t>Estimate</w:t>
            </w:r>
          </w:p>
        </w:tc>
        <w:tc>
          <w:tcPr>
            <w:tcW w:w="0" w:type="auto"/>
            <w:tcBorders>
              <w:bottom w:val="single" w:sz="0" w:space="0" w:color="auto"/>
            </w:tcBorders>
            <w:vAlign w:val="bottom"/>
          </w:tcPr>
          <w:p w14:paraId="6A4883C7" w14:textId="77777777" w:rsidR="0009402D" w:rsidRDefault="0009402D" w:rsidP="00A03B9C">
            <w:pPr>
              <w:pStyle w:val="Compact"/>
              <w:jc w:val="center"/>
            </w:pPr>
            <w:r>
              <w:t>Lower</w:t>
            </w:r>
          </w:p>
        </w:tc>
        <w:tc>
          <w:tcPr>
            <w:tcW w:w="0" w:type="auto"/>
            <w:tcBorders>
              <w:bottom w:val="single" w:sz="0" w:space="0" w:color="auto"/>
            </w:tcBorders>
            <w:vAlign w:val="bottom"/>
          </w:tcPr>
          <w:p w14:paraId="7AF45689" w14:textId="77777777" w:rsidR="0009402D" w:rsidRDefault="0009402D" w:rsidP="00A03B9C">
            <w:pPr>
              <w:pStyle w:val="Compact"/>
              <w:jc w:val="center"/>
            </w:pPr>
            <w:r>
              <w:t>Upper</w:t>
            </w:r>
          </w:p>
        </w:tc>
      </w:tr>
      <w:tr w:rsidR="0009402D" w14:paraId="298275F1" w14:textId="77777777" w:rsidTr="00A03B9C">
        <w:tc>
          <w:tcPr>
            <w:tcW w:w="0" w:type="auto"/>
          </w:tcPr>
          <w:p w14:paraId="06C87E54" w14:textId="77777777" w:rsidR="0009402D" w:rsidRDefault="0009402D" w:rsidP="00A03B9C">
            <w:pPr>
              <w:pStyle w:val="Compact"/>
            </w:pPr>
            <w:r>
              <w:t>Intercept</w:t>
            </w:r>
          </w:p>
        </w:tc>
        <w:tc>
          <w:tcPr>
            <w:tcW w:w="0" w:type="auto"/>
          </w:tcPr>
          <w:p w14:paraId="54A31FA7" w14:textId="77777777" w:rsidR="0009402D" w:rsidRPr="00ED722E" w:rsidRDefault="0009402D" w:rsidP="00A03B9C">
            <w:pPr>
              <w:pStyle w:val="Compact"/>
              <w:jc w:val="center"/>
              <w:rPr>
                <w:b/>
                <w:bCs/>
              </w:rPr>
            </w:pPr>
            <w:r w:rsidRPr="00ED722E">
              <w:rPr>
                <w:b/>
                <w:bCs/>
              </w:rPr>
              <w:t>-1.337</w:t>
            </w:r>
          </w:p>
        </w:tc>
        <w:tc>
          <w:tcPr>
            <w:tcW w:w="0" w:type="auto"/>
          </w:tcPr>
          <w:p w14:paraId="110219EB" w14:textId="77777777" w:rsidR="0009402D" w:rsidRPr="00ED722E" w:rsidRDefault="0009402D" w:rsidP="00A03B9C">
            <w:pPr>
              <w:pStyle w:val="Compact"/>
              <w:jc w:val="center"/>
              <w:rPr>
                <w:b/>
                <w:bCs/>
              </w:rPr>
            </w:pPr>
            <w:r w:rsidRPr="00ED722E">
              <w:rPr>
                <w:b/>
                <w:bCs/>
              </w:rPr>
              <w:t>-1.519</w:t>
            </w:r>
          </w:p>
        </w:tc>
        <w:tc>
          <w:tcPr>
            <w:tcW w:w="0" w:type="auto"/>
          </w:tcPr>
          <w:p w14:paraId="18A91474" w14:textId="77777777" w:rsidR="0009402D" w:rsidRPr="00ED722E" w:rsidRDefault="0009402D" w:rsidP="00A03B9C">
            <w:pPr>
              <w:pStyle w:val="Compact"/>
              <w:jc w:val="center"/>
              <w:rPr>
                <w:b/>
                <w:bCs/>
              </w:rPr>
            </w:pPr>
            <w:r w:rsidRPr="00ED722E">
              <w:rPr>
                <w:b/>
                <w:bCs/>
              </w:rPr>
              <w:t>-1.168</w:t>
            </w:r>
          </w:p>
        </w:tc>
      </w:tr>
      <w:tr w:rsidR="0009402D" w14:paraId="73417EA7" w14:textId="77777777" w:rsidTr="00A03B9C">
        <w:tc>
          <w:tcPr>
            <w:tcW w:w="0" w:type="auto"/>
          </w:tcPr>
          <w:p w14:paraId="0CF36330" w14:textId="77777777" w:rsidR="0009402D" w:rsidRDefault="0009402D" w:rsidP="00A03B9C">
            <w:pPr>
              <w:pStyle w:val="Compact"/>
            </w:pPr>
            <w:r>
              <w:t>V</w:t>
            </w:r>
            <w:r>
              <w:rPr>
                <w:vertAlign w:val="subscript"/>
              </w:rPr>
              <w:t>additive genetic</w:t>
            </w:r>
            <w:r>
              <w:t xml:space="preserve"> intercept</w:t>
            </w:r>
          </w:p>
        </w:tc>
        <w:tc>
          <w:tcPr>
            <w:tcW w:w="0" w:type="auto"/>
          </w:tcPr>
          <w:p w14:paraId="7030EA99" w14:textId="77777777" w:rsidR="0009402D" w:rsidRPr="00ED722E" w:rsidRDefault="0009402D" w:rsidP="00A03B9C">
            <w:pPr>
              <w:pStyle w:val="Compact"/>
              <w:jc w:val="center"/>
              <w:rPr>
                <w:b/>
                <w:bCs/>
              </w:rPr>
            </w:pPr>
            <w:r w:rsidRPr="00ED722E">
              <w:rPr>
                <w:b/>
                <w:bCs/>
              </w:rPr>
              <w:t>0.009</w:t>
            </w:r>
          </w:p>
        </w:tc>
        <w:tc>
          <w:tcPr>
            <w:tcW w:w="0" w:type="auto"/>
          </w:tcPr>
          <w:p w14:paraId="1FA4D856" w14:textId="77777777" w:rsidR="0009402D" w:rsidRPr="00ED722E" w:rsidRDefault="0009402D" w:rsidP="00A03B9C">
            <w:pPr>
              <w:pStyle w:val="Compact"/>
              <w:jc w:val="center"/>
              <w:rPr>
                <w:b/>
                <w:bCs/>
              </w:rPr>
            </w:pPr>
            <w:r w:rsidRPr="00ED722E">
              <w:rPr>
                <w:b/>
                <w:bCs/>
              </w:rPr>
              <w:t>0.002</w:t>
            </w:r>
          </w:p>
        </w:tc>
        <w:tc>
          <w:tcPr>
            <w:tcW w:w="0" w:type="auto"/>
          </w:tcPr>
          <w:p w14:paraId="120C0C53" w14:textId="77777777" w:rsidR="0009402D" w:rsidRPr="00ED722E" w:rsidRDefault="0009402D" w:rsidP="00A03B9C">
            <w:pPr>
              <w:pStyle w:val="Compact"/>
              <w:jc w:val="center"/>
              <w:rPr>
                <w:b/>
                <w:bCs/>
              </w:rPr>
            </w:pPr>
            <w:r w:rsidRPr="00ED722E">
              <w:rPr>
                <w:b/>
                <w:bCs/>
              </w:rPr>
              <w:t>0.02</w:t>
            </w:r>
          </w:p>
        </w:tc>
      </w:tr>
      <w:tr w:rsidR="0009402D" w14:paraId="2142437A" w14:textId="77777777" w:rsidTr="00A03B9C">
        <w:tc>
          <w:tcPr>
            <w:tcW w:w="0" w:type="auto"/>
          </w:tcPr>
          <w:p w14:paraId="32A4B6D8" w14:textId="77777777" w:rsidR="0009402D" w:rsidRDefault="0009402D" w:rsidP="00A03B9C">
            <w:pPr>
              <w:pStyle w:val="Compact"/>
            </w:pPr>
            <w:r>
              <w:t>V</w:t>
            </w:r>
            <w:r>
              <w:rPr>
                <w:vertAlign w:val="subscript"/>
              </w:rPr>
              <w:t>additive genetic</w:t>
            </w:r>
            <w:r>
              <w:t xml:space="preserve"> slope</w:t>
            </w:r>
          </w:p>
        </w:tc>
        <w:tc>
          <w:tcPr>
            <w:tcW w:w="0" w:type="auto"/>
          </w:tcPr>
          <w:p w14:paraId="74073EC7" w14:textId="77777777" w:rsidR="0009402D" w:rsidRPr="00ED722E" w:rsidRDefault="0009402D" w:rsidP="00A03B9C">
            <w:pPr>
              <w:pStyle w:val="Compact"/>
              <w:jc w:val="center"/>
              <w:rPr>
                <w:b/>
                <w:bCs/>
              </w:rPr>
            </w:pPr>
            <w:r w:rsidRPr="00ED722E">
              <w:rPr>
                <w:b/>
                <w:bCs/>
              </w:rPr>
              <w:t>0.015</w:t>
            </w:r>
          </w:p>
        </w:tc>
        <w:tc>
          <w:tcPr>
            <w:tcW w:w="0" w:type="auto"/>
          </w:tcPr>
          <w:p w14:paraId="55004EFA" w14:textId="77777777" w:rsidR="0009402D" w:rsidRPr="00ED722E" w:rsidRDefault="0009402D" w:rsidP="00A03B9C">
            <w:pPr>
              <w:pStyle w:val="Compact"/>
              <w:jc w:val="center"/>
              <w:rPr>
                <w:b/>
                <w:bCs/>
              </w:rPr>
            </w:pPr>
            <w:r w:rsidRPr="00ED722E">
              <w:rPr>
                <w:b/>
                <w:bCs/>
              </w:rPr>
              <w:t>0.008</w:t>
            </w:r>
          </w:p>
        </w:tc>
        <w:tc>
          <w:tcPr>
            <w:tcW w:w="0" w:type="auto"/>
          </w:tcPr>
          <w:p w14:paraId="07E2C23D" w14:textId="77777777" w:rsidR="0009402D" w:rsidRPr="00ED722E" w:rsidRDefault="0009402D" w:rsidP="00A03B9C">
            <w:pPr>
              <w:pStyle w:val="Compact"/>
              <w:jc w:val="center"/>
              <w:rPr>
                <w:b/>
                <w:bCs/>
              </w:rPr>
            </w:pPr>
            <w:r w:rsidRPr="00ED722E">
              <w:rPr>
                <w:b/>
                <w:bCs/>
              </w:rPr>
              <w:t>0.026</w:t>
            </w:r>
          </w:p>
        </w:tc>
      </w:tr>
      <w:tr w:rsidR="0009402D" w14:paraId="47FFD797" w14:textId="77777777" w:rsidTr="00A03B9C">
        <w:tc>
          <w:tcPr>
            <w:tcW w:w="0" w:type="auto"/>
          </w:tcPr>
          <w:p w14:paraId="06236455" w14:textId="77777777" w:rsidR="0009402D" w:rsidRDefault="0009402D" w:rsidP="00A03B9C">
            <w:pPr>
              <w:pStyle w:val="Compact"/>
            </w:pPr>
            <w:r>
              <w:t>V</w:t>
            </w:r>
            <w:r>
              <w:rPr>
                <w:vertAlign w:val="subscript"/>
              </w:rPr>
              <w:t>additive genetic</w:t>
            </w:r>
            <w:r>
              <w:t xml:space="preserve"> curvature</w:t>
            </w:r>
          </w:p>
        </w:tc>
        <w:tc>
          <w:tcPr>
            <w:tcW w:w="0" w:type="auto"/>
          </w:tcPr>
          <w:p w14:paraId="16CCCF86" w14:textId="77777777" w:rsidR="0009402D" w:rsidRPr="00ED722E" w:rsidRDefault="0009402D" w:rsidP="00A03B9C">
            <w:pPr>
              <w:pStyle w:val="Compact"/>
              <w:jc w:val="center"/>
              <w:rPr>
                <w:b/>
                <w:bCs/>
              </w:rPr>
            </w:pPr>
            <w:r w:rsidRPr="00ED722E">
              <w:rPr>
                <w:b/>
                <w:bCs/>
              </w:rPr>
              <w:t>0.011</w:t>
            </w:r>
          </w:p>
        </w:tc>
        <w:tc>
          <w:tcPr>
            <w:tcW w:w="0" w:type="auto"/>
          </w:tcPr>
          <w:p w14:paraId="4A41F576" w14:textId="77777777" w:rsidR="0009402D" w:rsidRPr="00ED722E" w:rsidRDefault="0009402D" w:rsidP="00A03B9C">
            <w:pPr>
              <w:pStyle w:val="Compact"/>
              <w:jc w:val="center"/>
              <w:rPr>
                <w:b/>
                <w:bCs/>
              </w:rPr>
            </w:pPr>
            <w:r w:rsidRPr="00ED722E">
              <w:rPr>
                <w:b/>
                <w:bCs/>
              </w:rPr>
              <w:t>0.005</w:t>
            </w:r>
          </w:p>
        </w:tc>
        <w:tc>
          <w:tcPr>
            <w:tcW w:w="0" w:type="auto"/>
          </w:tcPr>
          <w:p w14:paraId="5F728908" w14:textId="77777777" w:rsidR="0009402D" w:rsidRPr="00ED722E" w:rsidRDefault="0009402D" w:rsidP="00A03B9C">
            <w:pPr>
              <w:pStyle w:val="Compact"/>
              <w:jc w:val="center"/>
              <w:rPr>
                <w:b/>
                <w:bCs/>
              </w:rPr>
            </w:pPr>
            <w:r w:rsidRPr="00ED722E">
              <w:rPr>
                <w:b/>
                <w:bCs/>
              </w:rPr>
              <w:t>0.018</w:t>
            </w:r>
          </w:p>
        </w:tc>
      </w:tr>
      <w:tr w:rsidR="0009402D" w14:paraId="0133C99C" w14:textId="77777777" w:rsidTr="00A03B9C">
        <w:tc>
          <w:tcPr>
            <w:tcW w:w="0" w:type="auto"/>
          </w:tcPr>
          <w:p w14:paraId="3CFE93F9" w14:textId="77777777" w:rsidR="0009402D" w:rsidRDefault="0009402D" w:rsidP="00A03B9C">
            <w:pPr>
              <w:pStyle w:val="Compact"/>
            </w:pPr>
            <w:r>
              <w:t>Cov</w:t>
            </w:r>
            <w:r>
              <w:rPr>
                <w:vertAlign w:val="subscript"/>
              </w:rPr>
              <w:t>additive genetic</w:t>
            </w:r>
            <w:r>
              <w:t xml:space="preserve"> intercept - slope</w:t>
            </w:r>
          </w:p>
        </w:tc>
        <w:tc>
          <w:tcPr>
            <w:tcW w:w="0" w:type="auto"/>
          </w:tcPr>
          <w:p w14:paraId="0D7F8250" w14:textId="77777777" w:rsidR="0009402D" w:rsidRDefault="0009402D" w:rsidP="00A03B9C">
            <w:pPr>
              <w:pStyle w:val="Compact"/>
              <w:jc w:val="center"/>
            </w:pPr>
            <w:r>
              <w:t>-0.001</w:t>
            </w:r>
          </w:p>
        </w:tc>
        <w:tc>
          <w:tcPr>
            <w:tcW w:w="0" w:type="auto"/>
          </w:tcPr>
          <w:p w14:paraId="6FB6FC25" w14:textId="77777777" w:rsidR="0009402D" w:rsidRDefault="0009402D" w:rsidP="00A03B9C">
            <w:pPr>
              <w:pStyle w:val="Compact"/>
              <w:jc w:val="center"/>
            </w:pPr>
            <w:r>
              <w:t>-0.007</w:t>
            </w:r>
          </w:p>
        </w:tc>
        <w:tc>
          <w:tcPr>
            <w:tcW w:w="0" w:type="auto"/>
          </w:tcPr>
          <w:p w14:paraId="59F40369" w14:textId="77777777" w:rsidR="0009402D" w:rsidRDefault="0009402D" w:rsidP="00A03B9C">
            <w:pPr>
              <w:pStyle w:val="Compact"/>
              <w:jc w:val="center"/>
            </w:pPr>
            <w:r>
              <w:t>0.005</w:t>
            </w:r>
          </w:p>
        </w:tc>
      </w:tr>
      <w:tr w:rsidR="0009402D" w14:paraId="6D3429B4" w14:textId="77777777" w:rsidTr="00A03B9C">
        <w:tc>
          <w:tcPr>
            <w:tcW w:w="0" w:type="auto"/>
          </w:tcPr>
          <w:p w14:paraId="3ACA1FD1" w14:textId="77777777" w:rsidR="0009402D" w:rsidRDefault="0009402D" w:rsidP="00A03B9C">
            <w:pPr>
              <w:pStyle w:val="Compact"/>
            </w:pPr>
            <w:r>
              <w:t>Cov</w:t>
            </w:r>
            <w:r>
              <w:rPr>
                <w:vertAlign w:val="subscript"/>
              </w:rPr>
              <w:t>additive genetic</w:t>
            </w:r>
            <w:r>
              <w:t xml:space="preserve"> intercept - curvature</w:t>
            </w:r>
          </w:p>
        </w:tc>
        <w:tc>
          <w:tcPr>
            <w:tcW w:w="0" w:type="auto"/>
          </w:tcPr>
          <w:p w14:paraId="77336CF7" w14:textId="77777777" w:rsidR="0009402D" w:rsidRPr="00ED722E" w:rsidRDefault="0009402D" w:rsidP="00A03B9C">
            <w:pPr>
              <w:pStyle w:val="Compact"/>
              <w:jc w:val="center"/>
              <w:rPr>
                <w:b/>
                <w:bCs/>
              </w:rPr>
            </w:pPr>
            <w:r w:rsidRPr="00ED722E">
              <w:rPr>
                <w:b/>
                <w:bCs/>
              </w:rPr>
              <w:t>-0.007</w:t>
            </w:r>
          </w:p>
        </w:tc>
        <w:tc>
          <w:tcPr>
            <w:tcW w:w="0" w:type="auto"/>
          </w:tcPr>
          <w:p w14:paraId="0AE83572" w14:textId="77777777" w:rsidR="0009402D" w:rsidRPr="00ED722E" w:rsidRDefault="0009402D" w:rsidP="00A03B9C">
            <w:pPr>
              <w:pStyle w:val="Compact"/>
              <w:jc w:val="center"/>
              <w:rPr>
                <w:b/>
                <w:bCs/>
              </w:rPr>
            </w:pPr>
            <w:r w:rsidRPr="00ED722E">
              <w:rPr>
                <w:b/>
                <w:bCs/>
              </w:rPr>
              <w:t>-0.014</w:t>
            </w:r>
          </w:p>
        </w:tc>
        <w:tc>
          <w:tcPr>
            <w:tcW w:w="0" w:type="auto"/>
          </w:tcPr>
          <w:p w14:paraId="095717AE" w14:textId="77777777" w:rsidR="0009402D" w:rsidRPr="00ED722E" w:rsidRDefault="0009402D" w:rsidP="00A03B9C">
            <w:pPr>
              <w:pStyle w:val="Compact"/>
              <w:jc w:val="center"/>
              <w:rPr>
                <w:b/>
                <w:bCs/>
              </w:rPr>
            </w:pPr>
            <w:r w:rsidRPr="00ED722E">
              <w:rPr>
                <w:b/>
                <w:bCs/>
              </w:rPr>
              <w:t>-0.002</w:t>
            </w:r>
          </w:p>
        </w:tc>
      </w:tr>
      <w:tr w:rsidR="0009402D" w14:paraId="1B06AC23" w14:textId="77777777" w:rsidTr="00A03B9C">
        <w:tc>
          <w:tcPr>
            <w:tcW w:w="0" w:type="auto"/>
          </w:tcPr>
          <w:p w14:paraId="0530C0C7" w14:textId="77777777" w:rsidR="0009402D" w:rsidRDefault="0009402D" w:rsidP="00A03B9C">
            <w:pPr>
              <w:pStyle w:val="Compact"/>
            </w:pPr>
            <w:r>
              <w:t>Cov</w:t>
            </w:r>
            <w:r>
              <w:rPr>
                <w:vertAlign w:val="subscript"/>
              </w:rPr>
              <w:t>additive genetic</w:t>
            </w:r>
            <w:r>
              <w:t xml:space="preserve"> slope - curvature</w:t>
            </w:r>
          </w:p>
        </w:tc>
        <w:tc>
          <w:tcPr>
            <w:tcW w:w="0" w:type="auto"/>
          </w:tcPr>
          <w:p w14:paraId="3A603270" w14:textId="77777777" w:rsidR="0009402D" w:rsidRPr="00C403ED" w:rsidRDefault="0009402D" w:rsidP="00A03B9C">
            <w:pPr>
              <w:pStyle w:val="Compact"/>
              <w:jc w:val="center"/>
              <w:rPr>
                <w:b/>
                <w:bCs/>
              </w:rPr>
            </w:pPr>
            <w:r w:rsidRPr="00C403ED">
              <w:rPr>
                <w:b/>
                <w:bCs/>
              </w:rPr>
              <w:t>0.008</w:t>
            </w:r>
          </w:p>
        </w:tc>
        <w:tc>
          <w:tcPr>
            <w:tcW w:w="0" w:type="auto"/>
          </w:tcPr>
          <w:p w14:paraId="177BC99B" w14:textId="77777777" w:rsidR="0009402D" w:rsidRPr="00C403ED" w:rsidRDefault="0009402D" w:rsidP="00A03B9C">
            <w:pPr>
              <w:pStyle w:val="Compact"/>
              <w:jc w:val="center"/>
              <w:rPr>
                <w:b/>
                <w:bCs/>
              </w:rPr>
            </w:pPr>
            <w:r w:rsidRPr="00C403ED">
              <w:rPr>
                <w:b/>
                <w:bCs/>
              </w:rPr>
              <w:t>0.003</w:t>
            </w:r>
          </w:p>
        </w:tc>
        <w:tc>
          <w:tcPr>
            <w:tcW w:w="0" w:type="auto"/>
          </w:tcPr>
          <w:p w14:paraId="02F20DC3" w14:textId="77777777" w:rsidR="0009402D" w:rsidRPr="00C403ED" w:rsidRDefault="0009402D" w:rsidP="00A03B9C">
            <w:pPr>
              <w:pStyle w:val="Compact"/>
              <w:jc w:val="center"/>
              <w:rPr>
                <w:b/>
                <w:bCs/>
              </w:rPr>
            </w:pPr>
            <w:r w:rsidRPr="00C403ED">
              <w:rPr>
                <w:b/>
                <w:bCs/>
              </w:rPr>
              <w:t>0.015</w:t>
            </w:r>
          </w:p>
        </w:tc>
      </w:tr>
      <w:tr w:rsidR="0009402D" w14:paraId="62D673BA" w14:textId="77777777" w:rsidTr="00A03B9C">
        <w:tc>
          <w:tcPr>
            <w:tcW w:w="0" w:type="auto"/>
          </w:tcPr>
          <w:p w14:paraId="6A067A54" w14:textId="77777777" w:rsidR="0009402D" w:rsidRDefault="0009402D" w:rsidP="00A03B9C">
            <w:pPr>
              <w:pStyle w:val="Compact"/>
            </w:pPr>
            <w:r>
              <w:t>V</w:t>
            </w:r>
            <w:r w:rsidRPr="00AD390E">
              <w:rPr>
                <w:vertAlign w:val="subscript"/>
              </w:rPr>
              <w:t>maternal</w:t>
            </w:r>
            <w:r>
              <w:t xml:space="preserve"> intercept</w:t>
            </w:r>
          </w:p>
        </w:tc>
        <w:tc>
          <w:tcPr>
            <w:tcW w:w="0" w:type="auto"/>
          </w:tcPr>
          <w:p w14:paraId="158FE187" w14:textId="77777777" w:rsidR="0009402D" w:rsidRPr="00C403ED" w:rsidRDefault="0009402D" w:rsidP="00A03B9C">
            <w:pPr>
              <w:pStyle w:val="Compact"/>
              <w:jc w:val="center"/>
              <w:rPr>
                <w:b/>
                <w:bCs/>
              </w:rPr>
            </w:pPr>
            <w:r w:rsidRPr="00C403ED">
              <w:rPr>
                <w:b/>
                <w:bCs/>
              </w:rPr>
              <w:t>0.089</w:t>
            </w:r>
          </w:p>
        </w:tc>
        <w:tc>
          <w:tcPr>
            <w:tcW w:w="0" w:type="auto"/>
          </w:tcPr>
          <w:p w14:paraId="4BCBB8EE" w14:textId="77777777" w:rsidR="0009402D" w:rsidRPr="00C403ED" w:rsidRDefault="0009402D" w:rsidP="00A03B9C">
            <w:pPr>
              <w:pStyle w:val="Compact"/>
              <w:jc w:val="center"/>
              <w:rPr>
                <w:b/>
                <w:bCs/>
              </w:rPr>
            </w:pPr>
            <w:r w:rsidRPr="00C403ED">
              <w:rPr>
                <w:b/>
                <w:bCs/>
              </w:rPr>
              <w:t>0.011</w:t>
            </w:r>
          </w:p>
        </w:tc>
        <w:tc>
          <w:tcPr>
            <w:tcW w:w="0" w:type="auto"/>
          </w:tcPr>
          <w:p w14:paraId="618267D6" w14:textId="77777777" w:rsidR="0009402D" w:rsidRPr="00C403ED" w:rsidRDefault="0009402D" w:rsidP="00A03B9C">
            <w:pPr>
              <w:pStyle w:val="Compact"/>
              <w:jc w:val="center"/>
              <w:rPr>
                <w:b/>
                <w:bCs/>
              </w:rPr>
            </w:pPr>
            <w:r w:rsidRPr="00C403ED">
              <w:rPr>
                <w:b/>
                <w:bCs/>
              </w:rPr>
              <w:t>0.242</w:t>
            </w:r>
          </w:p>
        </w:tc>
      </w:tr>
      <w:tr w:rsidR="0009402D" w14:paraId="7709338C" w14:textId="77777777" w:rsidTr="00A03B9C">
        <w:tc>
          <w:tcPr>
            <w:tcW w:w="0" w:type="auto"/>
          </w:tcPr>
          <w:p w14:paraId="5822917E" w14:textId="77777777" w:rsidR="0009402D" w:rsidRDefault="0009402D" w:rsidP="00A03B9C">
            <w:pPr>
              <w:pStyle w:val="Compact"/>
            </w:pPr>
            <w:r>
              <w:t>V</w:t>
            </w:r>
            <w:r w:rsidRPr="00AD390E">
              <w:rPr>
                <w:vertAlign w:val="subscript"/>
              </w:rPr>
              <w:t>maternal</w:t>
            </w:r>
            <w:r>
              <w:t xml:space="preserve"> slope</w:t>
            </w:r>
          </w:p>
        </w:tc>
        <w:tc>
          <w:tcPr>
            <w:tcW w:w="0" w:type="auto"/>
          </w:tcPr>
          <w:p w14:paraId="41347055" w14:textId="77777777" w:rsidR="0009402D" w:rsidRPr="00C403ED" w:rsidRDefault="0009402D" w:rsidP="00A03B9C">
            <w:pPr>
              <w:pStyle w:val="Compact"/>
              <w:jc w:val="center"/>
              <w:rPr>
                <w:b/>
                <w:bCs/>
              </w:rPr>
            </w:pPr>
            <w:r w:rsidRPr="00C403ED">
              <w:rPr>
                <w:b/>
                <w:bCs/>
              </w:rPr>
              <w:t>0.295</w:t>
            </w:r>
          </w:p>
        </w:tc>
        <w:tc>
          <w:tcPr>
            <w:tcW w:w="0" w:type="auto"/>
          </w:tcPr>
          <w:p w14:paraId="13C63364" w14:textId="77777777" w:rsidR="0009402D" w:rsidRPr="00C403ED" w:rsidRDefault="0009402D" w:rsidP="00A03B9C">
            <w:pPr>
              <w:pStyle w:val="Compact"/>
              <w:jc w:val="center"/>
              <w:rPr>
                <w:b/>
                <w:bCs/>
              </w:rPr>
            </w:pPr>
            <w:r w:rsidRPr="00C403ED">
              <w:rPr>
                <w:b/>
                <w:bCs/>
              </w:rPr>
              <w:t>0.201</w:t>
            </w:r>
          </w:p>
        </w:tc>
        <w:tc>
          <w:tcPr>
            <w:tcW w:w="0" w:type="auto"/>
          </w:tcPr>
          <w:p w14:paraId="35AE33E2" w14:textId="77777777" w:rsidR="0009402D" w:rsidRPr="00C403ED" w:rsidRDefault="0009402D" w:rsidP="00A03B9C">
            <w:pPr>
              <w:pStyle w:val="Compact"/>
              <w:jc w:val="center"/>
              <w:rPr>
                <w:b/>
                <w:bCs/>
              </w:rPr>
            </w:pPr>
            <w:r w:rsidRPr="00C403ED">
              <w:rPr>
                <w:b/>
                <w:bCs/>
              </w:rPr>
              <w:t>0.426</w:t>
            </w:r>
          </w:p>
        </w:tc>
      </w:tr>
      <w:tr w:rsidR="0009402D" w:rsidRPr="00C403ED" w14:paraId="5DD31CBE" w14:textId="77777777" w:rsidTr="00A03B9C">
        <w:tc>
          <w:tcPr>
            <w:tcW w:w="0" w:type="auto"/>
          </w:tcPr>
          <w:p w14:paraId="370B88E2" w14:textId="77777777" w:rsidR="0009402D" w:rsidRDefault="0009402D" w:rsidP="00A03B9C">
            <w:pPr>
              <w:pStyle w:val="Compact"/>
            </w:pPr>
            <w:r>
              <w:t>V</w:t>
            </w:r>
            <w:r w:rsidRPr="00AD390E">
              <w:rPr>
                <w:vertAlign w:val="subscript"/>
              </w:rPr>
              <w:t>maternal</w:t>
            </w:r>
            <w:r>
              <w:t xml:space="preserve"> curvature</w:t>
            </w:r>
          </w:p>
        </w:tc>
        <w:tc>
          <w:tcPr>
            <w:tcW w:w="0" w:type="auto"/>
          </w:tcPr>
          <w:p w14:paraId="508F05DD" w14:textId="77777777" w:rsidR="0009402D" w:rsidRPr="00C403ED" w:rsidRDefault="0009402D" w:rsidP="00A03B9C">
            <w:pPr>
              <w:pStyle w:val="Compact"/>
              <w:jc w:val="center"/>
              <w:rPr>
                <w:b/>
                <w:bCs/>
              </w:rPr>
            </w:pPr>
            <w:r w:rsidRPr="00C403ED">
              <w:rPr>
                <w:b/>
                <w:bCs/>
              </w:rPr>
              <w:t>0.031</w:t>
            </w:r>
          </w:p>
        </w:tc>
        <w:tc>
          <w:tcPr>
            <w:tcW w:w="0" w:type="auto"/>
          </w:tcPr>
          <w:p w14:paraId="19E0DF3B" w14:textId="77777777" w:rsidR="0009402D" w:rsidRPr="00C403ED" w:rsidRDefault="0009402D" w:rsidP="00A03B9C">
            <w:pPr>
              <w:pStyle w:val="Compact"/>
              <w:jc w:val="center"/>
              <w:rPr>
                <w:b/>
                <w:bCs/>
              </w:rPr>
            </w:pPr>
            <w:r w:rsidRPr="00C403ED">
              <w:rPr>
                <w:b/>
                <w:bCs/>
              </w:rPr>
              <w:t>0.019</w:t>
            </w:r>
          </w:p>
        </w:tc>
        <w:tc>
          <w:tcPr>
            <w:tcW w:w="0" w:type="auto"/>
          </w:tcPr>
          <w:p w14:paraId="62E09C25" w14:textId="77777777" w:rsidR="0009402D" w:rsidRPr="00C403ED" w:rsidRDefault="0009402D" w:rsidP="00A03B9C">
            <w:pPr>
              <w:pStyle w:val="Compact"/>
              <w:jc w:val="center"/>
              <w:rPr>
                <w:b/>
                <w:bCs/>
              </w:rPr>
            </w:pPr>
            <w:r w:rsidRPr="00C403ED">
              <w:rPr>
                <w:b/>
                <w:bCs/>
              </w:rPr>
              <w:t>0.047</w:t>
            </w:r>
          </w:p>
        </w:tc>
      </w:tr>
      <w:tr w:rsidR="0009402D" w:rsidRPr="00C403ED" w14:paraId="0681D15A" w14:textId="77777777" w:rsidTr="00A03B9C">
        <w:tc>
          <w:tcPr>
            <w:tcW w:w="0" w:type="auto"/>
          </w:tcPr>
          <w:p w14:paraId="0702950C" w14:textId="77777777" w:rsidR="0009402D" w:rsidRDefault="0009402D" w:rsidP="00A03B9C">
            <w:pPr>
              <w:pStyle w:val="Compact"/>
            </w:pPr>
            <w:r>
              <w:t>Cov</w:t>
            </w:r>
            <w:r w:rsidRPr="00AD390E">
              <w:rPr>
                <w:vertAlign w:val="subscript"/>
              </w:rPr>
              <w:t>maternal</w:t>
            </w:r>
            <w:r>
              <w:t xml:space="preserve"> intercept - slope</w:t>
            </w:r>
          </w:p>
        </w:tc>
        <w:tc>
          <w:tcPr>
            <w:tcW w:w="0" w:type="auto"/>
          </w:tcPr>
          <w:p w14:paraId="091C8FAE" w14:textId="77777777" w:rsidR="0009402D" w:rsidRPr="00C403ED" w:rsidRDefault="0009402D" w:rsidP="00A03B9C">
            <w:pPr>
              <w:pStyle w:val="Compact"/>
              <w:jc w:val="center"/>
              <w:rPr>
                <w:b/>
                <w:bCs/>
              </w:rPr>
            </w:pPr>
            <w:r w:rsidRPr="00C403ED">
              <w:rPr>
                <w:b/>
                <w:bCs/>
              </w:rPr>
              <w:t>0.151</w:t>
            </w:r>
          </w:p>
        </w:tc>
        <w:tc>
          <w:tcPr>
            <w:tcW w:w="0" w:type="auto"/>
          </w:tcPr>
          <w:p w14:paraId="27C0C108" w14:textId="77777777" w:rsidR="0009402D" w:rsidRPr="00C403ED" w:rsidRDefault="0009402D" w:rsidP="00A03B9C">
            <w:pPr>
              <w:pStyle w:val="Compact"/>
              <w:jc w:val="center"/>
              <w:rPr>
                <w:b/>
                <w:bCs/>
              </w:rPr>
            </w:pPr>
            <w:r w:rsidRPr="00C403ED">
              <w:rPr>
                <w:b/>
                <w:bCs/>
              </w:rPr>
              <w:t>0.051</w:t>
            </w:r>
          </w:p>
        </w:tc>
        <w:tc>
          <w:tcPr>
            <w:tcW w:w="0" w:type="auto"/>
          </w:tcPr>
          <w:p w14:paraId="28BA19F0" w14:textId="77777777" w:rsidR="0009402D" w:rsidRPr="00C403ED" w:rsidRDefault="0009402D" w:rsidP="00A03B9C">
            <w:pPr>
              <w:pStyle w:val="Compact"/>
              <w:jc w:val="center"/>
              <w:rPr>
                <w:b/>
                <w:bCs/>
              </w:rPr>
            </w:pPr>
            <w:r w:rsidRPr="00C403ED">
              <w:rPr>
                <w:b/>
                <w:bCs/>
              </w:rPr>
              <w:t>0.293</w:t>
            </w:r>
          </w:p>
        </w:tc>
      </w:tr>
      <w:tr w:rsidR="0009402D" w14:paraId="5A0CEB4E" w14:textId="77777777" w:rsidTr="00A03B9C">
        <w:tc>
          <w:tcPr>
            <w:tcW w:w="0" w:type="auto"/>
          </w:tcPr>
          <w:p w14:paraId="3D490FE9" w14:textId="77777777" w:rsidR="0009402D" w:rsidRDefault="0009402D" w:rsidP="00A03B9C">
            <w:pPr>
              <w:pStyle w:val="Compact"/>
            </w:pPr>
            <w:r>
              <w:t>Cov</w:t>
            </w:r>
            <w:r w:rsidRPr="00AD390E">
              <w:rPr>
                <w:vertAlign w:val="subscript"/>
              </w:rPr>
              <w:t>maternal</w:t>
            </w:r>
            <w:r>
              <w:t xml:space="preserve"> intercept - curvature</w:t>
            </w:r>
          </w:p>
        </w:tc>
        <w:tc>
          <w:tcPr>
            <w:tcW w:w="0" w:type="auto"/>
          </w:tcPr>
          <w:p w14:paraId="36F4298C" w14:textId="77777777" w:rsidR="0009402D" w:rsidRPr="00C403ED" w:rsidRDefault="0009402D" w:rsidP="00A03B9C">
            <w:pPr>
              <w:pStyle w:val="Compact"/>
              <w:jc w:val="center"/>
              <w:rPr>
                <w:b/>
                <w:bCs/>
              </w:rPr>
            </w:pPr>
            <w:r w:rsidRPr="00C403ED">
              <w:rPr>
                <w:b/>
                <w:bCs/>
              </w:rPr>
              <w:t>-0.048</w:t>
            </w:r>
          </w:p>
        </w:tc>
        <w:tc>
          <w:tcPr>
            <w:tcW w:w="0" w:type="auto"/>
          </w:tcPr>
          <w:p w14:paraId="4FEAB9C6" w14:textId="77777777" w:rsidR="0009402D" w:rsidRPr="00C403ED" w:rsidRDefault="0009402D" w:rsidP="00A03B9C">
            <w:pPr>
              <w:pStyle w:val="Compact"/>
              <w:jc w:val="center"/>
              <w:rPr>
                <w:b/>
                <w:bCs/>
              </w:rPr>
            </w:pPr>
            <w:r w:rsidRPr="00C403ED">
              <w:rPr>
                <w:b/>
                <w:bCs/>
              </w:rPr>
              <w:t>-0.094</w:t>
            </w:r>
          </w:p>
        </w:tc>
        <w:tc>
          <w:tcPr>
            <w:tcW w:w="0" w:type="auto"/>
          </w:tcPr>
          <w:p w14:paraId="7AE5B991" w14:textId="77777777" w:rsidR="0009402D" w:rsidRPr="00C403ED" w:rsidRDefault="0009402D" w:rsidP="00A03B9C">
            <w:pPr>
              <w:pStyle w:val="Compact"/>
              <w:jc w:val="center"/>
              <w:rPr>
                <w:b/>
                <w:bCs/>
              </w:rPr>
            </w:pPr>
            <w:r w:rsidRPr="00C403ED">
              <w:rPr>
                <w:b/>
                <w:bCs/>
              </w:rPr>
              <w:t>-0.016</w:t>
            </w:r>
          </w:p>
        </w:tc>
      </w:tr>
      <w:tr w:rsidR="0009402D" w14:paraId="345101C0" w14:textId="77777777" w:rsidTr="00A03B9C">
        <w:tc>
          <w:tcPr>
            <w:tcW w:w="0" w:type="auto"/>
          </w:tcPr>
          <w:p w14:paraId="3CAC0473" w14:textId="77777777" w:rsidR="0009402D" w:rsidRDefault="0009402D" w:rsidP="00A03B9C">
            <w:pPr>
              <w:pStyle w:val="Compact"/>
            </w:pPr>
            <w:r>
              <w:t>Cov</w:t>
            </w:r>
            <w:r w:rsidRPr="00AD390E">
              <w:rPr>
                <w:vertAlign w:val="subscript"/>
              </w:rPr>
              <w:t>maternal</w:t>
            </w:r>
            <w:r>
              <w:t xml:space="preserve"> slope - curvature</w:t>
            </w:r>
          </w:p>
        </w:tc>
        <w:tc>
          <w:tcPr>
            <w:tcW w:w="0" w:type="auto"/>
          </w:tcPr>
          <w:p w14:paraId="2E3385F2" w14:textId="77777777" w:rsidR="0009402D" w:rsidRPr="00C403ED" w:rsidRDefault="0009402D" w:rsidP="00A03B9C">
            <w:pPr>
              <w:pStyle w:val="Compact"/>
              <w:jc w:val="center"/>
              <w:rPr>
                <w:b/>
                <w:bCs/>
              </w:rPr>
            </w:pPr>
            <w:r w:rsidRPr="00C403ED">
              <w:rPr>
                <w:b/>
                <w:bCs/>
              </w:rPr>
              <w:t>-0.093</w:t>
            </w:r>
          </w:p>
        </w:tc>
        <w:tc>
          <w:tcPr>
            <w:tcW w:w="0" w:type="auto"/>
          </w:tcPr>
          <w:p w14:paraId="09A66A69" w14:textId="77777777" w:rsidR="0009402D" w:rsidRPr="00C403ED" w:rsidRDefault="0009402D" w:rsidP="00A03B9C">
            <w:pPr>
              <w:pStyle w:val="Compact"/>
              <w:jc w:val="center"/>
              <w:rPr>
                <w:b/>
                <w:bCs/>
              </w:rPr>
            </w:pPr>
            <w:r w:rsidRPr="00C403ED">
              <w:rPr>
                <w:b/>
                <w:bCs/>
              </w:rPr>
              <w:t>-0.137</w:t>
            </w:r>
          </w:p>
        </w:tc>
        <w:tc>
          <w:tcPr>
            <w:tcW w:w="0" w:type="auto"/>
          </w:tcPr>
          <w:p w14:paraId="504CFB49" w14:textId="77777777" w:rsidR="0009402D" w:rsidRPr="00C403ED" w:rsidRDefault="0009402D" w:rsidP="00A03B9C">
            <w:pPr>
              <w:pStyle w:val="Compact"/>
              <w:jc w:val="center"/>
              <w:rPr>
                <w:b/>
                <w:bCs/>
              </w:rPr>
            </w:pPr>
            <w:r w:rsidRPr="00C403ED">
              <w:rPr>
                <w:b/>
                <w:bCs/>
              </w:rPr>
              <w:t>-0.063</w:t>
            </w:r>
          </w:p>
        </w:tc>
      </w:tr>
      <w:tr w:rsidR="0009402D" w14:paraId="48B7A4B3" w14:textId="77777777" w:rsidTr="00A03B9C">
        <w:tc>
          <w:tcPr>
            <w:tcW w:w="0" w:type="auto"/>
          </w:tcPr>
          <w:p w14:paraId="22BD019D" w14:textId="77777777" w:rsidR="0009402D" w:rsidRDefault="0009402D" w:rsidP="00A03B9C">
            <w:pPr>
              <w:pStyle w:val="Compact"/>
            </w:pPr>
            <w:r>
              <w:t>V</w:t>
            </w:r>
            <w:r w:rsidRPr="00AD390E">
              <w:rPr>
                <w:vertAlign w:val="subscript"/>
              </w:rPr>
              <w:t>pe</w:t>
            </w:r>
          </w:p>
        </w:tc>
        <w:tc>
          <w:tcPr>
            <w:tcW w:w="0" w:type="auto"/>
          </w:tcPr>
          <w:p w14:paraId="47F395DD" w14:textId="77777777" w:rsidR="0009402D" w:rsidRPr="00C403ED" w:rsidRDefault="0009402D" w:rsidP="00A03B9C">
            <w:pPr>
              <w:pStyle w:val="Compact"/>
              <w:jc w:val="center"/>
              <w:rPr>
                <w:b/>
                <w:bCs/>
              </w:rPr>
            </w:pPr>
            <w:r w:rsidRPr="00C403ED">
              <w:rPr>
                <w:b/>
                <w:bCs/>
              </w:rPr>
              <w:t>0.006</w:t>
            </w:r>
          </w:p>
        </w:tc>
        <w:tc>
          <w:tcPr>
            <w:tcW w:w="0" w:type="auto"/>
          </w:tcPr>
          <w:p w14:paraId="66C9111B" w14:textId="77777777" w:rsidR="0009402D" w:rsidRPr="00C403ED" w:rsidRDefault="0009402D" w:rsidP="00A03B9C">
            <w:pPr>
              <w:pStyle w:val="Compact"/>
              <w:jc w:val="center"/>
              <w:rPr>
                <w:b/>
                <w:bCs/>
              </w:rPr>
            </w:pPr>
            <w:r w:rsidRPr="00C403ED">
              <w:rPr>
                <w:b/>
                <w:bCs/>
              </w:rPr>
              <w:t>0.001</w:t>
            </w:r>
          </w:p>
        </w:tc>
        <w:tc>
          <w:tcPr>
            <w:tcW w:w="0" w:type="auto"/>
          </w:tcPr>
          <w:p w14:paraId="4AA22022" w14:textId="77777777" w:rsidR="0009402D" w:rsidRPr="00C403ED" w:rsidRDefault="0009402D" w:rsidP="00A03B9C">
            <w:pPr>
              <w:pStyle w:val="Compact"/>
              <w:jc w:val="center"/>
              <w:rPr>
                <w:b/>
                <w:bCs/>
              </w:rPr>
            </w:pPr>
            <w:r w:rsidRPr="00C403ED">
              <w:rPr>
                <w:b/>
                <w:bCs/>
              </w:rPr>
              <w:t>0.01</w:t>
            </w:r>
          </w:p>
        </w:tc>
      </w:tr>
      <w:tr w:rsidR="0009402D" w14:paraId="27A2D643" w14:textId="77777777" w:rsidTr="00A03B9C">
        <w:tc>
          <w:tcPr>
            <w:tcW w:w="0" w:type="auto"/>
          </w:tcPr>
          <w:p w14:paraId="48363387" w14:textId="77777777" w:rsidR="0009402D" w:rsidRDefault="0009402D" w:rsidP="00A03B9C">
            <w:pPr>
              <w:pStyle w:val="Compact"/>
            </w:pPr>
            <w:r>
              <w:t>V</w:t>
            </w:r>
            <w:r>
              <w:rPr>
                <w:vertAlign w:val="subscript"/>
              </w:rPr>
              <w:t>residuals</w:t>
            </w:r>
          </w:p>
        </w:tc>
        <w:tc>
          <w:tcPr>
            <w:tcW w:w="0" w:type="auto"/>
          </w:tcPr>
          <w:p w14:paraId="6263AD57" w14:textId="77777777" w:rsidR="0009402D" w:rsidRPr="00C403ED" w:rsidRDefault="0009402D" w:rsidP="00A03B9C">
            <w:pPr>
              <w:pStyle w:val="Compact"/>
              <w:jc w:val="center"/>
              <w:rPr>
                <w:b/>
                <w:bCs/>
              </w:rPr>
            </w:pPr>
            <w:r w:rsidRPr="00C403ED">
              <w:rPr>
                <w:b/>
                <w:bCs/>
              </w:rPr>
              <w:t>0.019</w:t>
            </w:r>
          </w:p>
        </w:tc>
        <w:tc>
          <w:tcPr>
            <w:tcW w:w="0" w:type="auto"/>
          </w:tcPr>
          <w:p w14:paraId="24FDC0A4" w14:textId="77777777" w:rsidR="0009402D" w:rsidRPr="00C403ED" w:rsidRDefault="0009402D" w:rsidP="00A03B9C">
            <w:pPr>
              <w:pStyle w:val="Compact"/>
              <w:jc w:val="center"/>
              <w:rPr>
                <w:b/>
                <w:bCs/>
              </w:rPr>
            </w:pPr>
            <w:r w:rsidRPr="00C403ED">
              <w:rPr>
                <w:b/>
                <w:bCs/>
              </w:rPr>
              <w:t>0.017</w:t>
            </w:r>
          </w:p>
        </w:tc>
        <w:tc>
          <w:tcPr>
            <w:tcW w:w="0" w:type="auto"/>
          </w:tcPr>
          <w:p w14:paraId="35D42BD8" w14:textId="77777777" w:rsidR="0009402D" w:rsidRPr="00C403ED" w:rsidRDefault="0009402D" w:rsidP="00A03B9C">
            <w:pPr>
              <w:pStyle w:val="Compact"/>
              <w:jc w:val="center"/>
              <w:rPr>
                <w:b/>
                <w:bCs/>
              </w:rPr>
            </w:pPr>
            <w:r w:rsidRPr="00C403ED">
              <w:rPr>
                <w:b/>
                <w:bCs/>
              </w:rPr>
              <w:t>0.02</w:t>
            </w:r>
          </w:p>
        </w:tc>
      </w:tr>
    </w:tbl>
    <w:p w14:paraId="2D02852F" w14:textId="5C5E16B9" w:rsidR="0009402D" w:rsidRDefault="0009402D" w:rsidP="0009402D">
      <w:pPr>
        <w:pStyle w:val="BodyText"/>
      </w:pPr>
      <w:r w:rsidRPr="00ED722E">
        <w:rPr>
          <w:b/>
          <w:bCs/>
        </w:rPr>
        <w:t>Table 5</w:t>
      </w:r>
      <w:r>
        <w:t xml:space="preserve"> Model coefficients from </w:t>
      </w:r>
      <w:r w:rsidR="00CD2C9C">
        <w:t xml:space="preserve">an </w:t>
      </w:r>
      <w:r>
        <w:t>intercept only animal model of the cold incubation treatment group</w:t>
      </w:r>
      <w:r w:rsidR="00CA658E">
        <w:t xml:space="preserve"> (n = 136)</w:t>
      </w:r>
      <w:r>
        <w:t xml:space="preserve">. </w:t>
      </w:r>
      <w:r w:rsidR="009006C8">
        <w:t xml:space="preserve">Bolded estimates are significantly different from zero. </w:t>
      </w:r>
    </w:p>
    <w:tbl>
      <w:tblPr>
        <w:tblStyle w:val="Table"/>
        <w:tblW w:w="4097" w:type="pct"/>
        <w:tblLook w:val="07E0" w:firstRow="1" w:lastRow="1" w:firstColumn="1" w:lastColumn="1" w:noHBand="1" w:noVBand="1"/>
      </w:tblPr>
      <w:tblGrid>
        <w:gridCol w:w="4220"/>
        <w:gridCol w:w="1224"/>
        <w:gridCol w:w="978"/>
        <w:gridCol w:w="969"/>
      </w:tblGrid>
      <w:tr w:rsidR="0009402D" w14:paraId="6E92BCCC" w14:textId="77777777" w:rsidTr="00A03B9C">
        <w:tc>
          <w:tcPr>
            <w:tcW w:w="0" w:type="auto"/>
            <w:tcBorders>
              <w:bottom w:val="single" w:sz="0" w:space="0" w:color="auto"/>
            </w:tcBorders>
            <w:vAlign w:val="bottom"/>
          </w:tcPr>
          <w:p w14:paraId="54BC226E" w14:textId="77777777" w:rsidR="0009402D" w:rsidRDefault="0009402D" w:rsidP="00A03B9C">
            <w:pPr>
              <w:pStyle w:val="Compact"/>
            </w:pPr>
            <w:r>
              <w:t>Variable</w:t>
            </w:r>
          </w:p>
        </w:tc>
        <w:tc>
          <w:tcPr>
            <w:tcW w:w="0" w:type="auto"/>
            <w:tcBorders>
              <w:bottom w:val="single" w:sz="0" w:space="0" w:color="auto"/>
            </w:tcBorders>
            <w:vAlign w:val="bottom"/>
          </w:tcPr>
          <w:p w14:paraId="5081C54E" w14:textId="77777777" w:rsidR="0009402D" w:rsidRDefault="0009402D" w:rsidP="00A03B9C">
            <w:pPr>
              <w:pStyle w:val="Compact"/>
              <w:jc w:val="center"/>
            </w:pPr>
            <w:r>
              <w:t>Estimate</w:t>
            </w:r>
          </w:p>
        </w:tc>
        <w:tc>
          <w:tcPr>
            <w:tcW w:w="0" w:type="auto"/>
            <w:tcBorders>
              <w:bottom w:val="single" w:sz="0" w:space="0" w:color="auto"/>
            </w:tcBorders>
            <w:vAlign w:val="bottom"/>
          </w:tcPr>
          <w:p w14:paraId="1D7B1808" w14:textId="77777777" w:rsidR="0009402D" w:rsidRDefault="0009402D" w:rsidP="00A03B9C">
            <w:pPr>
              <w:pStyle w:val="Compact"/>
              <w:jc w:val="center"/>
            </w:pPr>
            <w:r>
              <w:t>Lower</w:t>
            </w:r>
          </w:p>
        </w:tc>
        <w:tc>
          <w:tcPr>
            <w:tcW w:w="0" w:type="auto"/>
            <w:tcBorders>
              <w:bottom w:val="single" w:sz="0" w:space="0" w:color="auto"/>
            </w:tcBorders>
            <w:vAlign w:val="bottom"/>
          </w:tcPr>
          <w:p w14:paraId="1655A474" w14:textId="77777777" w:rsidR="0009402D" w:rsidRDefault="0009402D" w:rsidP="00A03B9C">
            <w:pPr>
              <w:pStyle w:val="Compact"/>
              <w:jc w:val="center"/>
            </w:pPr>
            <w:r>
              <w:t>Upper</w:t>
            </w:r>
          </w:p>
        </w:tc>
      </w:tr>
      <w:tr w:rsidR="0009402D" w14:paraId="43F28CBC" w14:textId="77777777" w:rsidTr="00A03B9C">
        <w:tc>
          <w:tcPr>
            <w:tcW w:w="0" w:type="auto"/>
          </w:tcPr>
          <w:p w14:paraId="0E61C2F7" w14:textId="77777777" w:rsidR="0009402D" w:rsidRDefault="0009402D" w:rsidP="00A03B9C">
            <w:pPr>
              <w:pStyle w:val="Compact"/>
            </w:pPr>
            <w:r>
              <w:t>Intercept</w:t>
            </w:r>
          </w:p>
        </w:tc>
        <w:tc>
          <w:tcPr>
            <w:tcW w:w="0" w:type="auto"/>
          </w:tcPr>
          <w:p w14:paraId="57814416" w14:textId="77777777" w:rsidR="0009402D" w:rsidRPr="00C918EE" w:rsidRDefault="0009402D" w:rsidP="00A03B9C">
            <w:pPr>
              <w:pStyle w:val="Compact"/>
              <w:jc w:val="center"/>
              <w:rPr>
                <w:b/>
                <w:bCs/>
              </w:rPr>
            </w:pPr>
            <w:r w:rsidRPr="00C918EE">
              <w:rPr>
                <w:b/>
                <w:bCs/>
              </w:rPr>
              <w:t>-1.405</w:t>
            </w:r>
          </w:p>
        </w:tc>
        <w:tc>
          <w:tcPr>
            <w:tcW w:w="0" w:type="auto"/>
          </w:tcPr>
          <w:p w14:paraId="151DEF57" w14:textId="77777777" w:rsidR="0009402D" w:rsidRPr="00C918EE" w:rsidRDefault="0009402D" w:rsidP="00A03B9C">
            <w:pPr>
              <w:pStyle w:val="Compact"/>
              <w:jc w:val="center"/>
              <w:rPr>
                <w:b/>
                <w:bCs/>
              </w:rPr>
            </w:pPr>
            <w:r w:rsidRPr="00C918EE">
              <w:rPr>
                <w:b/>
                <w:bCs/>
              </w:rPr>
              <w:t>-1.539</w:t>
            </w:r>
          </w:p>
        </w:tc>
        <w:tc>
          <w:tcPr>
            <w:tcW w:w="0" w:type="auto"/>
          </w:tcPr>
          <w:p w14:paraId="38738CEF" w14:textId="77777777" w:rsidR="0009402D" w:rsidRPr="00C918EE" w:rsidRDefault="0009402D" w:rsidP="00A03B9C">
            <w:pPr>
              <w:pStyle w:val="Compact"/>
              <w:jc w:val="center"/>
              <w:rPr>
                <w:b/>
                <w:bCs/>
              </w:rPr>
            </w:pPr>
            <w:r w:rsidRPr="00C918EE">
              <w:rPr>
                <w:b/>
                <w:bCs/>
              </w:rPr>
              <w:t>-1.259</w:t>
            </w:r>
          </w:p>
        </w:tc>
      </w:tr>
      <w:tr w:rsidR="0009402D" w14:paraId="79B183AD" w14:textId="77777777" w:rsidTr="00A03B9C">
        <w:tc>
          <w:tcPr>
            <w:tcW w:w="0" w:type="auto"/>
          </w:tcPr>
          <w:p w14:paraId="4B0DCEF4" w14:textId="77777777" w:rsidR="0009402D" w:rsidRDefault="0009402D" w:rsidP="00A03B9C">
            <w:pPr>
              <w:pStyle w:val="Compact"/>
            </w:pPr>
            <w:r>
              <w:lastRenderedPageBreak/>
              <w:t>V</w:t>
            </w:r>
            <w:r>
              <w:rPr>
                <w:vertAlign w:val="subscript"/>
              </w:rPr>
              <w:t>additive genetic</w:t>
            </w:r>
            <w:r>
              <w:t xml:space="preserve"> intercept</w:t>
            </w:r>
          </w:p>
        </w:tc>
        <w:tc>
          <w:tcPr>
            <w:tcW w:w="0" w:type="auto"/>
          </w:tcPr>
          <w:p w14:paraId="6BC94B7E" w14:textId="77777777" w:rsidR="0009402D" w:rsidRPr="00C918EE" w:rsidRDefault="0009402D" w:rsidP="00A03B9C">
            <w:pPr>
              <w:pStyle w:val="Compact"/>
              <w:jc w:val="center"/>
              <w:rPr>
                <w:b/>
                <w:bCs/>
              </w:rPr>
            </w:pPr>
            <w:r w:rsidRPr="00C918EE">
              <w:rPr>
                <w:b/>
                <w:bCs/>
              </w:rPr>
              <w:t>0.008</w:t>
            </w:r>
          </w:p>
        </w:tc>
        <w:tc>
          <w:tcPr>
            <w:tcW w:w="0" w:type="auto"/>
          </w:tcPr>
          <w:p w14:paraId="24620D59" w14:textId="77777777" w:rsidR="0009402D" w:rsidRPr="00C918EE" w:rsidRDefault="0009402D" w:rsidP="00A03B9C">
            <w:pPr>
              <w:pStyle w:val="Compact"/>
              <w:jc w:val="center"/>
              <w:rPr>
                <w:b/>
                <w:bCs/>
              </w:rPr>
            </w:pPr>
            <w:r w:rsidRPr="00C918EE">
              <w:rPr>
                <w:b/>
                <w:bCs/>
              </w:rPr>
              <w:t>0.002</w:t>
            </w:r>
          </w:p>
        </w:tc>
        <w:tc>
          <w:tcPr>
            <w:tcW w:w="0" w:type="auto"/>
          </w:tcPr>
          <w:p w14:paraId="60A6CA73" w14:textId="77777777" w:rsidR="0009402D" w:rsidRPr="00C918EE" w:rsidRDefault="0009402D" w:rsidP="00A03B9C">
            <w:pPr>
              <w:pStyle w:val="Compact"/>
              <w:jc w:val="center"/>
              <w:rPr>
                <w:b/>
                <w:bCs/>
              </w:rPr>
            </w:pPr>
            <w:r w:rsidRPr="00C918EE">
              <w:rPr>
                <w:b/>
                <w:bCs/>
              </w:rPr>
              <w:t>0.017</w:t>
            </w:r>
          </w:p>
        </w:tc>
      </w:tr>
      <w:tr w:rsidR="0009402D" w14:paraId="51801E7E" w14:textId="77777777" w:rsidTr="00A03B9C">
        <w:tc>
          <w:tcPr>
            <w:tcW w:w="0" w:type="auto"/>
          </w:tcPr>
          <w:p w14:paraId="2A158540" w14:textId="77777777" w:rsidR="0009402D" w:rsidRDefault="0009402D" w:rsidP="00A03B9C">
            <w:pPr>
              <w:pStyle w:val="Compact"/>
            </w:pPr>
            <w:r>
              <w:t>V</w:t>
            </w:r>
            <w:r>
              <w:rPr>
                <w:vertAlign w:val="subscript"/>
              </w:rPr>
              <w:t>additive genetic</w:t>
            </w:r>
            <w:r>
              <w:t xml:space="preserve"> slope</w:t>
            </w:r>
          </w:p>
        </w:tc>
        <w:tc>
          <w:tcPr>
            <w:tcW w:w="0" w:type="auto"/>
          </w:tcPr>
          <w:p w14:paraId="16A5B667" w14:textId="77777777" w:rsidR="0009402D" w:rsidRPr="00C918EE" w:rsidRDefault="0009402D" w:rsidP="00A03B9C">
            <w:pPr>
              <w:pStyle w:val="Compact"/>
              <w:jc w:val="center"/>
              <w:rPr>
                <w:b/>
                <w:bCs/>
              </w:rPr>
            </w:pPr>
            <w:r w:rsidRPr="00C918EE">
              <w:rPr>
                <w:b/>
                <w:bCs/>
              </w:rPr>
              <w:t>0.015</w:t>
            </w:r>
          </w:p>
        </w:tc>
        <w:tc>
          <w:tcPr>
            <w:tcW w:w="0" w:type="auto"/>
          </w:tcPr>
          <w:p w14:paraId="6E535233" w14:textId="77777777" w:rsidR="0009402D" w:rsidRPr="00C918EE" w:rsidRDefault="0009402D" w:rsidP="00A03B9C">
            <w:pPr>
              <w:pStyle w:val="Compact"/>
              <w:jc w:val="center"/>
              <w:rPr>
                <w:b/>
                <w:bCs/>
              </w:rPr>
            </w:pPr>
            <w:r w:rsidRPr="00C918EE">
              <w:rPr>
                <w:b/>
                <w:bCs/>
              </w:rPr>
              <w:t>0.009</w:t>
            </w:r>
          </w:p>
        </w:tc>
        <w:tc>
          <w:tcPr>
            <w:tcW w:w="0" w:type="auto"/>
          </w:tcPr>
          <w:p w14:paraId="0D8564FE" w14:textId="77777777" w:rsidR="0009402D" w:rsidRPr="00C918EE" w:rsidRDefault="0009402D" w:rsidP="00A03B9C">
            <w:pPr>
              <w:pStyle w:val="Compact"/>
              <w:jc w:val="center"/>
              <w:rPr>
                <w:b/>
                <w:bCs/>
              </w:rPr>
            </w:pPr>
            <w:r w:rsidRPr="00C918EE">
              <w:rPr>
                <w:b/>
                <w:bCs/>
              </w:rPr>
              <w:t>0.022</w:t>
            </w:r>
          </w:p>
        </w:tc>
      </w:tr>
      <w:tr w:rsidR="0009402D" w14:paraId="3AD67756" w14:textId="77777777" w:rsidTr="00A03B9C">
        <w:tc>
          <w:tcPr>
            <w:tcW w:w="0" w:type="auto"/>
          </w:tcPr>
          <w:p w14:paraId="3B1EA6C8" w14:textId="77777777" w:rsidR="0009402D" w:rsidRDefault="0009402D" w:rsidP="00A03B9C">
            <w:pPr>
              <w:pStyle w:val="Compact"/>
            </w:pPr>
            <w:r>
              <w:t>V</w:t>
            </w:r>
            <w:r>
              <w:rPr>
                <w:vertAlign w:val="subscript"/>
              </w:rPr>
              <w:t>additive genetic</w:t>
            </w:r>
            <w:r>
              <w:t xml:space="preserve"> curvature</w:t>
            </w:r>
          </w:p>
        </w:tc>
        <w:tc>
          <w:tcPr>
            <w:tcW w:w="0" w:type="auto"/>
          </w:tcPr>
          <w:p w14:paraId="21F12CC9" w14:textId="77777777" w:rsidR="0009402D" w:rsidRPr="00C918EE" w:rsidRDefault="0009402D" w:rsidP="00A03B9C">
            <w:pPr>
              <w:pStyle w:val="Compact"/>
              <w:jc w:val="center"/>
              <w:rPr>
                <w:b/>
                <w:bCs/>
              </w:rPr>
            </w:pPr>
            <w:r w:rsidRPr="00C918EE">
              <w:rPr>
                <w:b/>
                <w:bCs/>
              </w:rPr>
              <w:t>0.013</w:t>
            </w:r>
          </w:p>
        </w:tc>
        <w:tc>
          <w:tcPr>
            <w:tcW w:w="0" w:type="auto"/>
          </w:tcPr>
          <w:p w14:paraId="3C4FE49A" w14:textId="77777777" w:rsidR="0009402D" w:rsidRPr="00C918EE" w:rsidRDefault="0009402D" w:rsidP="00A03B9C">
            <w:pPr>
              <w:pStyle w:val="Compact"/>
              <w:jc w:val="center"/>
              <w:rPr>
                <w:b/>
                <w:bCs/>
              </w:rPr>
            </w:pPr>
            <w:r w:rsidRPr="00C918EE">
              <w:rPr>
                <w:b/>
                <w:bCs/>
              </w:rPr>
              <w:t>0.009</w:t>
            </w:r>
          </w:p>
        </w:tc>
        <w:tc>
          <w:tcPr>
            <w:tcW w:w="0" w:type="auto"/>
          </w:tcPr>
          <w:p w14:paraId="6001A9A8" w14:textId="77777777" w:rsidR="0009402D" w:rsidRPr="00C918EE" w:rsidRDefault="0009402D" w:rsidP="00A03B9C">
            <w:pPr>
              <w:pStyle w:val="Compact"/>
              <w:jc w:val="center"/>
              <w:rPr>
                <w:b/>
                <w:bCs/>
              </w:rPr>
            </w:pPr>
            <w:r w:rsidRPr="00C918EE">
              <w:rPr>
                <w:b/>
                <w:bCs/>
              </w:rPr>
              <w:t>0.019</w:t>
            </w:r>
          </w:p>
        </w:tc>
      </w:tr>
      <w:tr w:rsidR="0009402D" w14:paraId="02C59325" w14:textId="77777777" w:rsidTr="00A03B9C">
        <w:tc>
          <w:tcPr>
            <w:tcW w:w="0" w:type="auto"/>
          </w:tcPr>
          <w:p w14:paraId="50ACE7E5" w14:textId="77777777" w:rsidR="0009402D" w:rsidRDefault="0009402D" w:rsidP="00A03B9C">
            <w:pPr>
              <w:pStyle w:val="Compact"/>
            </w:pPr>
            <w:r>
              <w:t>Cov</w:t>
            </w:r>
            <w:r>
              <w:rPr>
                <w:vertAlign w:val="subscript"/>
              </w:rPr>
              <w:t>additive genetic</w:t>
            </w:r>
            <w:r>
              <w:t xml:space="preserve"> intercept - slope</w:t>
            </w:r>
          </w:p>
        </w:tc>
        <w:tc>
          <w:tcPr>
            <w:tcW w:w="0" w:type="auto"/>
          </w:tcPr>
          <w:p w14:paraId="14492B3D" w14:textId="77777777" w:rsidR="0009402D" w:rsidRDefault="0009402D" w:rsidP="00A03B9C">
            <w:pPr>
              <w:pStyle w:val="Compact"/>
              <w:jc w:val="center"/>
            </w:pPr>
            <w:r>
              <w:t>0</w:t>
            </w:r>
          </w:p>
        </w:tc>
        <w:tc>
          <w:tcPr>
            <w:tcW w:w="0" w:type="auto"/>
          </w:tcPr>
          <w:p w14:paraId="560C7DFA" w14:textId="77777777" w:rsidR="0009402D" w:rsidRDefault="0009402D" w:rsidP="00A03B9C">
            <w:pPr>
              <w:pStyle w:val="Compact"/>
              <w:jc w:val="center"/>
            </w:pPr>
            <w:r>
              <w:t>-0.004</w:t>
            </w:r>
          </w:p>
        </w:tc>
        <w:tc>
          <w:tcPr>
            <w:tcW w:w="0" w:type="auto"/>
          </w:tcPr>
          <w:p w14:paraId="3849D037" w14:textId="77777777" w:rsidR="0009402D" w:rsidRDefault="0009402D" w:rsidP="00A03B9C">
            <w:pPr>
              <w:pStyle w:val="Compact"/>
              <w:jc w:val="center"/>
            </w:pPr>
            <w:r>
              <w:t>0.006</w:t>
            </w:r>
          </w:p>
        </w:tc>
      </w:tr>
      <w:tr w:rsidR="0009402D" w14:paraId="288364D4" w14:textId="77777777" w:rsidTr="00A03B9C">
        <w:tc>
          <w:tcPr>
            <w:tcW w:w="0" w:type="auto"/>
          </w:tcPr>
          <w:p w14:paraId="70AA98A7" w14:textId="77777777" w:rsidR="0009402D" w:rsidRDefault="0009402D" w:rsidP="00A03B9C">
            <w:pPr>
              <w:pStyle w:val="Compact"/>
            </w:pPr>
            <w:r>
              <w:t>Cov</w:t>
            </w:r>
            <w:r>
              <w:rPr>
                <w:vertAlign w:val="subscript"/>
              </w:rPr>
              <w:t>additive genetic</w:t>
            </w:r>
            <w:r>
              <w:t xml:space="preserve"> intercept - curvature</w:t>
            </w:r>
          </w:p>
        </w:tc>
        <w:tc>
          <w:tcPr>
            <w:tcW w:w="0" w:type="auto"/>
          </w:tcPr>
          <w:p w14:paraId="5BAF30EF" w14:textId="77777777" w:rsidR="0009402D" w:rsidRPr="00C918EE" w:rsidRDefault="0009402D" w:rsidP="00A03B9C">
            <w:pPr>
              <w:pStyle w:val="Compact"/>
              <w:jc w:val="center"/>
              <w:rPr>
                <w:b/>
                <w:bCs/>
              </w:rPr>
            </w:pPr>
            <w:r w:rsidRPr="00C918EE">
              <w:rPr>
                <w:b/>
                <w:bCs/>
              </w:rPr>
              <w:t>-0.006</w:t>
            </w:r>
          </w:p>
        </w:tc>
        <w:tc>
          <w:tcPr>
            <w:tcW w:w="0" w:type="auto"/>
          </w:tcPr>
          <w:p w14:paraId="6AF531BD" w14:textId="77777777" w:rsidR="0009402D" w:rsidRPr="00C918EE" w:rsidRDefault="0009402D" w:rsidP="00A03B9C">
            <w:pPr>
              <w:pStyle w:val="Compact"/>
              <w:jc w:val="center"/>
              <w:rPr>
                <w:b/>
                <w:bCs/>
              </w:rPr>
            </w:pPr>
            <w:r w:rsidRPr="00C918EE">
              <w:rPr>
                <w:b/>
                <w:bCs/>
              </w:rPr>
              <w:t>-0.012</w:t>
            </w:r>
          </w:p>
        </w:tc>
        <w:tc>
          <w:tcPr>
            <w:tcW w:w="0" w:type="auto"/>
          </w:tcPr>
          <w:p w14:paraId="5B821599" w14:textId="77777777" w:rsidR="0009402D" w:rsidRPr="00C918EE" w:rsidRDefault="0009402D" w:rsidP="00A03B9C">
            <w:pPr>
              <w:pStyle w:val="Compact"/>
              <w:jc w:val="center"/>
              <w:rPr>
                <w:b/>
                <w:bCs/>
              </w:rPr>
            </w:pPr>
            <w:r w:rsidRPr="00C918EE">
              <w:rPr>
                <w:b/>
                <w:bCs/>
              </w:rPr>
              <w:t>-0.002</w:t>
            </w:r>
          </w:p>
        </w:tc>
      </w:tr>
      <w:tr w:rsidR="0009402D" w14:paraId="31EE70F2" w14:textId="77777777" w:rsidTr="00A03B9C">
        <w:tc>
          <w:tcPr>
            <w:tcW w:w="0" w:type="auto"/>
          </w:tcPr>
          <w:p w14:paraId="53BFCF1D" w14:textId="77777777" w:rsidR="0009402D" w:rsidRDefault="0009402D" w:rsidP="00A03B9C">
            <w:pPr>
              <w:pStyle w:val="Compact"/>
            </w:pPr>
            <w:r>
              <w:t>Cov</w:t>
            </w:r>
            <w:r>
              <w:rPr>
                <w:vertAlign w:val="subscript"/>
              </w:rPr>
              <w:t>additive genetic</w:t>
            </w:r>
            <w:r>
              <w:t xml:space="preserve"> slope - curvature</w:t>
            </w:r>
          </w:p>
        </w:tc>
        <w:tc>
          <w:tcPr>
            <w:tcW w:w="0" w:type="auto"/>
          </w:tcPr>
          <w:p w14:paraId="00796AEC" w14:textId="77777777" w:rsidR="0009402D" w:rsidRPr="00C918EE" w:rsidRDefault="0009402D" w:rsidP="00A03B9C">
            <w:pPr>
              <w:pStyle w:val="Compact"/>
              <w:jc w:val="center"/>
              <w:rPr>
                <w:b/>
                <w:bCs/>
              </w:rPr>
            </w:pPr>
            <w:r w:rsidRPr="00C918EE">
              <w:rPr>
                <w:b/>
                <w:bCs/>
              </w:rPr>
              <w:t>0.01</w:t>
            </w:r>
          </w:p>
        </w:tc>
        <w:tc>
          <w:tcPr>
            <w:tcW w:w="0" w:type="auto"/>
          </w:tcPr>
          <w:p w14:paraId="4D079BFA" w14:textId="77777777" w:rsidR="0009402D" w:rsidRPr="00C918EE" w:rsidRDefault="0009402D" w:rsidP="00A03B9C">
            <w:pPr>
              <w:pStyle w:val="Compact"/>
              <w:jc w:val="center"/>
              <w:rPr>
                <w:b/>
                <w:bCs/>
              </w:rPr>
            </w:pPr>
            <w:r w:rsidRPr="00C918EE">
              <w:rPr>
                <w:b/>
                <w:bCs/>
              </w:rPr>
              <w:t>0.005</w:t>
            </w:r>
          </w:p>
        </w:tc>
        <w:tc>
          <w:tcPr>
            <w:tcW w:w="0" w:type="auto"/>
          </w:tcPr>
          <w:p w14:paraId="37F7A129" w14:textId="77777777" w:rsidR="0009402D" w:rsidRPr="00C918EE" w:rsidRDefault="0009402D" w:rsidP="00A03B9C">
            <w:pPr>
              <w:pStyle w:val="Compact"/>
              <w:jc w:val="center"/>
              <w:rPr>
                <w:b/>
                <w:bCs/>
              </w:rPr>
            </w:pPr>
            <w:r w:rsidRPr="00C918EE">
              <w:rPr>
                <w:b/>
                <w:bCs/>
              </w:rPr>
              <w:t>0.015</w:t>
            </w:r>
          </w:p>
        </w:tc>
      </w:tr>
      <w:tr w:rsidR="0009402D" w14:paraId="5644EF86" w14:textId="77777777" w:rsidTr="00A03B9C">
        <w:tc>
          <w:tcPr>
            <w:tcW w:w="0" w:type="auto"/>
          </w:tcPr>
          <w:p w14:paraId="236FBF98" w14:textId="77777777" w:rsidR="0009402D" w:rsidRDefault="0009402D" w:rsidP="00A03B9C">
            <w:pPr>
              <w:pStyle w:val="Compact"/>
            </w:pPr>
            <w:r>
              <w:t>V</w:t>
            </w:r>
            <w:r w:rsidRPr="00AD390E">
              <w:rPr>
                <w:vertAlign w:val="subscript"/>
              </w:rPr>
              <w:t>maternal</w:t>
            </w:r>
            <w:r>
              <w:t xml:space="preserve"> intercept</w:t>
            </w:r>
          </w:p>
        </w:tc>
        <w:tc>
          <w:tcPr>
            <w:tcW w:w="0" w:type="auto"/>
          </w:tcPr>
          <w:p w14:paraId="1115EF3B" w14:textId="77777777" w:rsidR="0009402D" w:rsidRPr="00C918EE" w:rsidRDefault="0009402D" w:rsidP="00A03B9C">
            <w:pPr>
              <w:pStyle w:val="Compact"/>
              <w:jc w:val="center"/>
              <w:rPr>
                <w:b/>
                <w:bCs/>
              </w:rPr>
            </w:pPr>
            <w:r w:rsidRPr="00C918EE">
              <w:rPr>
                <w:b/>
                <w:bCs/>
              </w:rPr>
              <w:t>0.2</w:t>
            </w:r>
          </w:p>
        </w:tc>
        <w:tc>
          <w:tcPr>
            <w:tcW w:w="0" w:type="auto"/>
          </w:tcPr>
          <w:p w14:paraId="11876914" w14:textId="77777777" w:rsidR="0009402D" w:rsidRPr="00C918EE" w:rsidRDefault="0009402D" w:rsidP="00A03B9C">
            <w:pPr>
              <w:pStyle w:val="Compact"/>
              <w:jc w:val="center"/>
              <w:rPr>
                <w:b/>
                <w:bCs/>
              </w:rPr>
            </w:pPr>
            <w:r w:rsidRPr="00C918EE">
              <w:rPr>
                <w:b/>
                <w:bCs/>
              </w:rPr>
              <w:t>0.077</w:t>
            </w:r>
          </w:p>
        </w:tc>
        <w:tc>
          <w:tcPr>
            <w:tcW w:w="0" w:type="auto"/>
          </w:tcPr>
          <w:p w14:paraId="12D6D20D" w14:textId="77777777" w:rsidR="0009402D" w:rsidRPr="00C918EE" w:rsidRDefault="0009402D" w:rsidP="00A03B9C">
            <w:pPr>
              <w:pStyle w:val="Compact"/>
              <w:jc w:val="center"/>
              <w:rPr>
                <w:b/>
                <w:bCs/>
              </w:rPr>
            </w:pPr>
            <w:r w:rsidRPr="00C918EE">
              <w:rPr>
                <w:b/>
                <w:bCs/>
              </w:rPr>
              <w:t>0.361</w:t>
            </w:r>
          </w:p>
        </w:tc>
      </w:tr>
      <w:tr w:rsidR="0009402D" w14:paraId="05A56E11" w14:textId="77777777" w:rsidTr="00A03B9C">
        <w:tc>
          <w:tcPr>
            <w:tcW w:w="0" w:type="auto"/>
          </w:tcPr>
          <w:p w14:paraId="2DA5C75D" w14:textId="77777777" w:rsidR="0009402D" w:rsidRDefault="0009402D" w:rsidP="00A03B9C">
            <w:pPr>
              <w:pStyle w:val="Compact"/>
            </w:pPr>
            <w:r>
              <w:t>V</w:t>
            </w:r>
            <w:r w:rsidRPr="00AD390E">
              <w:rPr>
                <w:vertAlign w:val="subscript"/>
              </w:rPr>
              <w:t>maternal</w:t>
            </w:r>
            <w:r>
              <w:t xml:space="preserve"> slope</w:t>
            </w:r>
          </w:p>
        </w:tc>
        <w:tc>
          <w:tcPr>
            <w:tcW w:w="0" w:type="auto"/>
          </w:tcPr>
          <w:p w14:paraId="4BDE12E7" w14:textId="77777777" w:rsidR="0009402D" w:rsidRPr="00C918EE" w:rsidRDefault="0009402D" w:rsidP="00A03B9C">
            <w:pPr>
              <w:pStyle w:val="Compact"/>
              <w:jc w:val="center"/>
              <w:rPr>
                <w:b/>
                <w:bCs/>
              </w:rPr>
            </w:pPr>
            <w:r w:rsidRPr="00C918EE">
              <w:rPr>
                <w:b/>
                <w:bCs/>
              </w:rPr>
              <w:t>0.275</w:t>
            </w:r>
          </w:p>
        </w:tc>
        <w:tc>
          <w:tcPr>
            <w:tcW w:w="0" w:type="auto"/>
          </w:tcPr>
          <w:p w14:paraId="2187F2C6" w14:textId="77777777" w:rsidR="0009402D" w:rsidRPr="00C918EE" w:rsidRDefault="0009402D" w:rsidP="00A03B9C">
            <w:pPr>
              <w:pStyle w:val="Compact"/>
              <w:jc w:val="center"/>
              <w:rPr>
                <w:b/>
                <w:bCs/>
              </w:rPr>
            </w:pPr>
            <w:r w:rsidRPr="00C918EE">
              <w:rPr>
                <w:b/>
                <w:bCs/>
              </w:rPr>
              <w:t>0.191</w:t>
            </w:r>
          </w:p>
        </w:tc>
        <w:tc>
          <w:tcPr>
            <w:tcW w:w="0" w:type="auto"/>
          </w:tcPr>
          <w:p w14:paraId="77795B03" w14:textId="77777777" w:rsidR="0009402D" w:rsidRPr="00C918EE" w:rsidRDefault="0009402D" w:rsidP="00A03B9C">
            <w:pPr>
              <w:pStyle w:val="Compact"/>
              <w:jc w:val="center"/>
              <w:rPr>
                <w:b/>
                <w:bCs/>
              </w:rPr>
            </w:pPr>
            <w:r w:rsidRPr="00C918EE">
              <w:rPr>
                <w:b/>
                <w:bCs/>
              </w:rPr>
              <w:t>0.393</w:t>
            </w:r>
          </w:p>
        </w:tc>
      </w:tr>
      <w:tr w:rsidR="0009402D" w14:paraId="6804EF11" w14:textId="77777777" w:rsidTr="00A03B9C">
        <w:tc>
          <w:tcPr>
            <w:tcW w:w="0" w:type="auto"/>
          </w:tcPr>
          <w:p w14:paraId="367C2BE9" w14:textId="77777777" w:rsidR="0009402D" w:rsidRDefault="0009402D" w:rsidP="00A03B9C">
            <w:pPr>
              <w:pStyle w:val="Compact"/>
            </w:pPr>
            <w:r>
              <w:t>V</w:t>
            </w:r>
            <w:r w:rsidRPr="00AD390E">
              <w:rPr>
                <w:vertAlign w:val="subscript"/>
              </w:rPr>
              <w:t>maternal</w:t>
            </w:r>
            <w:r>
              <w:t xml:space="preserve"> curvature</w:t>
            </w:r>
          </w:p>
        </w:tc>
        <w:tc>
          <w:tcPr>
            <w:tcW w:w="0" w:type="auto"/>
          </w:tcPr>
          <w:p w14:paraId="54AD6A27" w14:textId="77777777" w:rsidR="0009402D" w:rsidRPr="00C918EE" w:rsidRDefault="0009402D" w:rsidP="00A03B9C">
            <w:pPr>
              <w:pStyle w:val="Compact"/>
              <w:jc w:val="center"/>
              <w:rPr>
                <w:b/>
                <w:bCs/>
              </w:rPr>
            </w:pPr>
            <w:r w:rsidRPr="00C918EE">
              <w:rPr>
                <w:b/>
                <w:bCs/>
              </w:rPr>
              <w:t>0.049</w:t>
            </w:r>
          </w:p>
        </w:tc>
        <w:tc>
          <w:tcPr>
            <w:tcW w:w="0" w:type="auto"/>
          </w:tcPr>
          <w:p w14:paraId="1BCE3236" w14:textId="77777777" w:rsidR="0009402D" w:rsidRPr="00C918EE" w:rsidRDefault="0009402D" w:rsidP="00A03B9C">
            <w:pPr>
              <w:pStyle w:val="Compact"/>
              <w:jc w:val="center"/>
              <w:rPr>
                <w:b/>
                <w:bCs/>
              </w:rPr>
            </w:pPr>
            <w:r w:rsidRPr="00C918EE">
              <w:rPr>
                <w:b/>
                <w:bCs/>
              </w:rPr>
              <w:t>0.033</w:t>
            </w:r>
          </w:p>
        </w:tc>
        <w:tc>
          <w:tcPr>
            <w:tcW w:w="0" w:type="auto"/>
          </w:tcPr>
          <w:p w14:paraId="50690580" w14:textId="77777777" w:rsidR="0009402D" w:rsidRPr="00C918EE" w:rsidRDefault="0009402D" w:rsidP="00A03B9C">
            <w:pPr>
              <w:pStyle w:val="Compact"/>
              <w:jc w:val="center"/>
              <w:rPr>
                <w:b/>
                <w:bCs/>
              </w:rPr>
            </w:pPr>
            <w:r w:rsidRPr="00C918EE">
              <w:rPr>
                <w:b/>
                <w:bCs/>
              </w:rPr>
              <w:t>0.072</w:t>
            </w:r>
          </w:p>
        </w:tc>
      </w:tr>
      <w:tr w:rsidR="0009402D" w14:paraId="0D6ED96B" w14:textId="77777777" w:rsidTr="00A03B9C">
        <w:tc>
          <w:tcPr>
            <w:tcW w:w="0" w:type="auto"/>
          </w:tcPr>
          <w:p w14:paraId="20544AC6" w14:textId="77777777" w:rsidR="0009402D" w:rsidRDefault="0009402D" w:rsidP="00A03B9C">
            <w:pPr>
              <w:pStyle w:val="Compact"/>
            </w:pPr>
            <w:r>
              <w:t>Cov</w:t>
            </w:r>
            <w:r w:rsidRPr="00AD390E">
              <w:rPr>
                <w:vertAlign w:val="subscript"/>
              </w:rPr>
              <w:t>maternal</w:t>
            </w:r>
            <w:r>
              <w:t xml:space="preserve"> intercept - slope</w:t>
            </w:r>
          </w:p>
        </w:tc>
        <w:tc>
          <w:tcPr>
            <w:tcW w:w="0" w:type="auto"/>
          </w:tcPr>
          <w:p w14:paraId="5CC56179" w14:textId="77777777" w:rsidR="0009402D" w:rsidRPr="00C918EE" w:rsidRDefault="0009402D" w:rsidP="00A03B9C">
            <w:pPr>
              <w:pStyle w:val="Compact"/>
              <w:jc w:val="center"/>
              <w:rPr>
                <w:b/>
                <w:bCs/>
              </w:rPr>
            </w:pPr>
            <w:r w:rsidRPr="00C918EE">
              <w:rPr>
                <w:b/>
                <w:bCs/>
              </w:rPr>
              <w:t>0.23</w:t>
            </w:r>
          </w:p>
        </w:tc>
        <w:tc>
          <w:tcPr>
            <w:tcW w:w="0" w:type="auto"/>
          </w:tcPr>
          <w:p w14:paraId="1B394D1B" w14:textId="77777777" w:rsidR="0009402D" w:rsidRPr="00C918EE" w:rsidRDefault="0009402D" w:rsidP="00A03B9C">
            <w:pPr>
              <w:pStyle w:val="Compact"/>
              <w:jc w:val="center"/>
              <w:rPr>
                <w:b/>
                <w:bCs/>
              </w:rPr>
            </w:pPr>
            <w:r w:rsidRPr="00C918EE">
              <w:rPr>
                <w:b/>
                <w:bCs/>
              </w:rPr>
              <w:t>0.131</w:t>
            </w:r>
          </w:p>
        </w:tc>
        <w:tc>
          <w:tcPr>
            <w:tcW w:w="0" w:type="auto"/>
          </w:tcPr>
          <w:p w14:paraId="004FB8BD" w14:textId="77777777" w:rsidR="0009402D" w:rsidRPr="00C918EE" w:rsidRDefault="0009402D" w:rsidP="00A03B9C">
            <w:pPr>
              <w:pStyle w:val="Compact"/>
              <w:jc w:val="center"/>
              <w:rPr>
                <w:b/>
                <w:bCs/>
              </w:rPr>
            </w:pPr>
            <w:r w:rsidRPr="00C918EE">
              <w:rPr>
                <w:b/>
                <w:bCs/>
              </w:rPr>
              <w:t>0.358</w:t>
            </w:r>
          </w:p>
        </w:tc>
      </w:tr>
      <w:tr w:rsidR="0009402D" w14:paraId="2801EF8C" w14:textId="77777777" w:rsidTr="00A03B9C">
        <w:tc>
          <w:tcPr>
            <w:tcW w:w="0" w:type="auto"/>
          </w:tcPr>
          <w:p w14:paraId="70979E88" w14:textId="77777777" w:rsidR="0009402D" w:rsidRDefault="0009402D" w:rsidP="00A03B9C">
            <w:pPr>
              <w:pStyle w:val="Compact"/>
            </w:pPr>
            <w:r>
              <w:t>Cov</w:t>
            </w:r>
            <w:r w:rsidRPr="00AD390E">
              <w:rPr>
                <w:vertAlign w:val="subscript"/>
              </w:rPr>
              <w:t>maternal</w:t>
            </w:r>
            <w:r>
              <w:t xml:space="preserve"> intercept - curvature</w:t>
            </w:r>
          </w:p>
        </w:tc>
        <w:tc>
          <w:tcPr>
            <w:tcW w:w="0" w:type="auto"/>
          </w:tcPr>
          <w:p w14:paraId="03A9CC9D" w14:textId="77777777" w:rsidR="0009402D" w:rsidRPr="00C918EE" w:rsidRDefault="0009402D" w:rsidP="00A03B9C">
            <w:pPr>
              <w:pStyle w:val="Compact"/>
              <w:jc w:val="center"/>
              <w:rPr>
                <w:b/>
                <w:bCs/>
              </w:rPr>
            </w:pPr>
            <w:r w:rsidRPr="00C918EE">
              <w:rPr>
                <w:b/>
                <w:bCs/>
              </w:rPr>
              <w:t>-0.096</w:t>
            </w:r>
          </w:p>
        </w:tc>
        <w:tc>
          <w:tcPr>
            <w:tcW w:w="0" w:type="auto"/>
          </w:tcPr>
          <w:p w14:paraId="241B5CCF" w14:textId="77777777" w:rsidR="0009402D" w:rsidRPr="00C918EE" w:rsidRDefault="0009402D" w:rsidP="00A03B9C">
            <w:pPr>
              <w:pStyle w:val="Compact"/>
              <w:jc w:val="center"/>
              <w:rPr>
                <w:b/>
                <w:bCs/>
              </w:rPr>
            </w:pPr>
            <w:r w:rsidRPr="00C918EE">
              <w:rPr>
                <w:b/>
                <w:bCs/>
              </w:rPr>
              <w:t>-0.15</w:t>
            </w:r>
          </w:p>
        </w:tc>
        <w:tc>
          <w:tcPr>
            <w:tcW w:w="0" w:type="auto"/>
          </w:tcPr>
          <w:p w14:paraId="48C42666" w14:textId="77777777" w:rsidR="0009402D" w:rsidRPr="00C918EE" w:rsidRDefault="0009402D" w:rsidP="00A03B9C">
            <w:pPr>
              <w:pStyle w:val="Compact"/>
              <w:jc w:val="center"/>
              <w:rPr>
                <w:b/>
                <w:bCs/>
              </w:rPr>
            </w:pPr>
            <w:r w:rsidRPr="00C918EE">
              <w:rPr>
                <w:b/>
                <w:bCs/>
              </w:rPr>
              <w:t>-0.055</w:t>
            </w:r>
          </w:p>
        </w:tc>
      </w:tr>
      <w:tr w:rsidR="0009402D" w14:paraId="0BCBDA96" w14:textId="77777777" w:rsidTr="00A03B9C">
        <w:tc>
          <w:tcPr>
            <w:tcW w:w="0" w:type="auto"/>
          </w:tcPr>
          <w:p w14:paraId="6D4F9530" w14:textId="77777777" w:rsidR="0009402D" w:rsidRDefault="0009402D" w:rsidP="00A03B9C">
            <w:pPr>
              <w:pStyle w:val="Compact"/>
            </w:pPr>
            <w:r>
              <w:t>Cov</w:t>
            </w:r>
            <w:r w:rsidRPr="00AD390E">
              <w:rPr>
                <w:vertAlign w:val="subscript"/>
              </w:rPr>
              <w:t>maternal</w:t>
            </w:r>
            <w:r>
              <w:t xml:space="preserve"> slope - curvature</w:t>
            </w:r>
          </w:p>
        </w:tc>
        <w:tc>
          <w:tcPr>
            <w:tcW w:w="0" w:type="auto"/>
          </w:tcPr>
          <w:p w14:paraId="211B4FA5" w14:textId="77777777" w:rsidR="0009402D" w:rsidRPr="00C918EE" w:rsidRDefault="0009402D" w:rsidP="00A03B9C">
            <w:pPr>
              <w:pStyle w:val="Compact"/>
              <w:jc w:val="center"/>
              <w:rPr>
                <w:b/>
                <w:bCs/>
              </w:rPr>
            </w:pPr>
            <w:r w:rsidRPr="00C918EE">
              <w:rPr>
                <w:b/>
                <w:bCs/>
              </w:rPr>
              <w:t>-0.114</w:t>
            </w:r>
          </w:p>
        </w:tc>
        <w:tc>
          <w:tcPr>
            <w:tcW w:w="0" w:type="auto"/>
          </w:tcPr>
          <w:p w14:paraId="2FCB3480" w14:textId="77777777" w:rsidR="0009402D" w:rsidRPr="00C918EE" w:rsidRDefault="0009402D" w:rsidP="00A03B9C">
            <w:pPr>
              <w:pStyle w:val="Compact"/>
              <w:jc w:val="center"/>
              <w:rPr>
                <w:b/>
                <w:bCs/>
              </w:rPr>
            </w:pPr>
            <w:r w:rsidRPr="00C918EE">
              <w:rPr>
                <w:b/>
                <w:bCs/>
              </w:rPr>
              <w:t>-0.163</w:t>
            </w:r>
          </w:p>
        </w:tc>
        <w:tc>
          <w:tcPr>
            <w:tcW w:w="0" w:type="auto"/>
          </w:tcPr>
          <w:p w14:paraId="21A9D7E3" w14:textId="77777777" w:rsidR="0009402D" w:rsidRPr="00C918EE" w:rsidRDefault="0009402D" w:rsidP="00A03B9C">
            <w:pPr>
              <w:pStyle w:val="Compact"/>
              <w:jc w:val="center"/>
              <w:rPr>
                <w:b/>
                <w:bCs/>
              </w:rPr>
            </w:pPr>
            <w:r w:rsidRPr="00C918EE">
              <w:rPr>
                <w:b/>
                <w:bCs/>
              </w:rPr>
              <w:t>-0.079</w:t>
            </w:r>
          </w:p>
        </w:tc>
      </w:tr>
      <w:tr w:rsidR="0009402D" w14:paraId="6183E293" w14:textId="77777777" w:rsidTr="00A03B9C">
        <w:tc>
          <w:tcPr>
            <w:tcW w:w="0" w:type="auto"/>
          </w:tcPr>
          <w:p w14:paraId="268D6C09" w14:textId="77777777" w:rsidR="0009402D" w:rsidRDefault="0009402D" w:rsidP="00A03B9C">
            <w:pPr>
              <w:pStyle w:val="Compact"/>
            </w:pPr>
            <w:r>
              <w:t>V</w:t>
            </w:r>
            <w:r w:rsidRPr="00AD390E">
              <w:rPr>
                <w:vertAlign w:val="subscript"/>
              </w:rPr>
              <w:t>pe</w:t>
            </w:r>
          </w:p>
        </w:tc>
        <w:tc>
          <w:tcPr>
            <w:tcW w:w="0" w:type="auto"/>
          </w:tcPr>
          <w:p w14:paraId="1A7649F2" w14:textId="77777777" w:rsidR="0009402D" w:rsidRPr="00C918EE" w:rsidRDefault="0009402D" w:rsidP="00A03B9C">
            <w:pPr>
              <w:pStyle w:val="Compact"/>
              <w:jc w:val="center"/>
              <w:rPr>
                <w:b/>
                <w:bCs/>
              </w:rPr>
            </w:pPr>
            <w:r w:rsidRPr="00C918EE">
              <w:rPr>
                <w:b/>
                <w:bCs/>
              </w:rPr>
              <w:t>0.006</w:t>
            </w:r>
          </w:p>
        </w:tc>
        <w:tc>
          <w:tcPr>
            <w:tcW w:w="0" w:type="auto"/>
          </w:tcPr>
          <w:p w14:paraId="46FF96FD" w14:textId="77777777" w:rsidR="0009402D" w:rsidRPr="00C918EE" w:rsidRDefault="0009402D" w:rsidP="00A03B9C">
            <w:pPr>
              <w:pStyle w:val="Compact"/>
              <w:jc w:val="center"/>
              <w:rPr>
                <w:b/>
                <w:bCs/>
              </w:rPr>
            </w:pPr>
            <w:r w:rsidRPr="00C918EE">
              <w:rPr>
                <w:b/>
                <w:bCs/>
              </w:rPr>
              <w:t>0.002</w:t>
            </w:r>
          </w:p>
        </w:tc>
        <w:tc>
          <w:tcPr>
            <w:tcW w:w="0" w:type="auto"/>
          </w:tcPr>
          <w:p w14:paraId="56504C17" w14:textId="77777777" w:rsidR="0009402D" w:rsidRPr="00C918EE" w:rsidRDefault="0009402D" w:rsidP="00A03B9C">
            <w:pPr>
              <w:pStyle w:val="Compact"/>
              <w:jc w:val="center"/>
              <w:rPr>
                <w:b/>
                <w:bCs/>
              </w:rPr>
            </w:pPr>
            <w:r w:rsidRPr="00C918EE">
              <w:rPr>
                <w:b/>
                <w:bCs/>
              </w:rPr>
              <w:t>0.009</w:t>
            </w:r>
          </w:p>
        </w:tc>
      </w:tr>
      <w:tr w:rsidR="0009402D" w14:paraId="5105094F" w14:textId="77777777" w:rsidTr="00A03B9C">
        <w:tc>
          <w:tcPr>
            <w:tcW w:w="0" w:type="auto"/>
          </w:tcPr>
          <w:p w14:paraId="1B98018A" w14:textId="77777777" w:rsidR="0009402D" w:rsidRDefault="0009402D" w:rsidP="00A03B9C">
            <w:pPr>
              <w:pStyle w:val="Compact"/>
            </w:pPr>
            <w:r>
              <w:t>V</w:t>
            </w:r>
            <w:r>
              <w:rPr>
                <w:vertAlign w:val="subscript"/>
              </w:rPr>
              <w:t>residuals</w:t>
            </w:r>
          </w:p>
        </w:tc>
        <w:tc>
          <w:tcPr>
            <w:tcW w:w="0" w:type="auto"/>
          </w:tcPr>
          <w:p w14:paraId="317FC055" w14:textId="77777777" w:rsidR="0009402D" w:rsidRPr="00C918EE" w:rsidRDefault="0009402D" w:rsidP="00A03B9C">
            <w:pPr>
              <w:pStyle w:val="Compact"/>
              <w:jc w:val="center"/>
              <w:rPr>
                <w:b/>
                <w:bCs/>
              </w:rPr>
            </w:pPr>
            <w:r w:rsidRPr="00C918EE">
              <w:rPr>
                <w:b/>
                <w:bCs/>
              </w:rPr>
              <w:t>0.014</w:t>
            </w:r>
          </w:p>
        </w:tc>
        <w:tc>
          <w:tcPr>
            <w:tcW w:w="0" w:type="auto"/>
          </w:tcPr>
          <w:p w14:paraId="0D02555F" w14:textId="77777777" w:rsidR="0009402D" w:rsidRPr="00C918EE" w:rsidRDefault="0009402D" w:rsidP="00A03B9C">
            <w:pPr>
              <w:pStyle w:val="Compact"/>
              <w:jc w:val="center"/>
              <w:rPr>
                <w:b/>
                <w:bCs/>
              </w:rPr>
            </w:pPr>
            <w:r w:rsidRPr="00C918EE">
              <w:rPr>
                <w:b/>
                <w:bCs/>
              </w:rPr>
              <w:t>0.013</w:t>
            </w:r>
          </w:p>
        </w:tc>
        <w:tc>
          <w:tcPr>
            <w:tcW w:w="0" w:type="auto"/>
          </w:tcPr>
          <w:p w14:paraId="2D91E4D8" w14:textId="77777777" w:rsidR="0009402D" w:rsidRPr="00C918EE" w:rsidRDefault="0009402D" w:rsidP="00A03B9C">
            <w:pPr>
              <w:pStyle w:val="Compact"/>
              <w:jc w:val="center"/>
              <w:rPr>
                <w:b/>
                <w:bCs/>
              </w:rPr>
            </w:pPr>
            <w:r w:rsidRPr="00C918EE">
              <w:rPr>
                <w:b/>
                <w:bCs/>
              </w:rPr>
              <w:t>0.015</w:t>
            </w:r>
          </w:p>
        </w:tc>
      </w:tr>
    </w:tbl>
    <w:p w14:paraId="4EA65D3C" w14:textId="77777777" w:rsidR="0009402D" w:rsidRPr="00543621" w:rsidRDefault="0009402D" w:rsidP="0009402D">
      <w:pPr>
        <w:pStyle w:val="BodyText"/>
      </w:pPr>
    </w:p>
    <w:p w14:paraId="3324238F" w14:textId="4BC67B74" w:rsidR="00FE606F" w:rsidRDefault="00FE606F" w:rsidP="00FE606F">
      <w:pPr>
        <w:pStyle w:val="Heading1"/>
      </w:pPr>
      <w:r>
        <w:t>Discussion</w:t>
      </w:r>
    </w:p>
    <w:p w14:paraId="1E8822C7" w14:textId="19AEAA47" w:rsidR="00FE606F" w:rsidRDefault="00FE606F" w:rsidP="00FE606F">
      <w:pPr>
        <w:pStyle w:val="Heading1"/>
      </w:pPr>
      <w:r>
        <w:t>Conclusion</w:t>
      </w:r>
    </w:p>
    <w:p w14:paraId="5CC71838" w14:textId="4A9EC676" w:rsidR="00FE606F" w:rsidRDefault="00FE606F" w:rsidP="00FE606F">
      <w:pPr>
        <w:pStyle w:val="Heading1"/>
      </w:pPr>
      <w:r>
        <w:t>Author contributions</w:t>
      </w:r>
    </w:p>
    <w:p w14:paraId="48307F3F" w14:textId="77777777" w:rsidR="00FE606F" w:rsidRPr="00FE606F" w:rsidRDefault="00FE606F" w:rsidP="00FE606F"/>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198AA477" w:rsidR="00FE606F" w:rsidRPr="00FE606F" w:rsidRDefault="00FE606F" w:rsidP="00FE606F"/>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5-22T15:43:00Z" w:initials="DN">
    <w:p w14:paraId="33FB656A" w14:textId="10E76CCA" w:rsidR="0028140D" w:rsidRDefault="0028140D">
      <w:pPr>
        <w:pStyle w:val="CommentText"/>
      </w:pPr>
      <w:r>
        <w:rPr>
          <w:rStyle w:val="CommentReference"/>
        </w:rPr>
        <w:annotationRef/>
      </w:r>
      <w:r>
        <w:t>Just integrate the number of females collected in subsequent years here and just say 2015-2017 or something.</w:t>
      </w:r>
    </w:p>
  </w:comment>
  <w:comment w:id="1" w:author="Daniel Noble" w:date="2020-05-22T15:44:00Z" w:initials="DN">
    <w:p w14:paraId="38FDE24E" w14:textId="625F5AA9" w:rsidR="0028140D" w:rsidRDefault="0028140D">
      <w:pPr>
        <w:pStyle w:val="CommentText"/>
      </w:pPr>
      <w:r>
        <w:rPr>
          <w:rStyle w:val="CommentReference"/>
        </w:rPr>
        <w:annotationRef/>
      </w:r>
      <w:r>
        <w:t>Soil most of the time given egg laying</w:t>
      </w:r>
    </w:p>
  </w:comment>
  <w:comment w:id="2" w:author="Daniel Noble" w:date="2020-05-22T15:44:00Z" w:initials="DN">
    <w:p w14:paraId="7F25E8AC" w14:textId="05EA6CB0" w:rsidR="0028140D" w:rsidRDefault="0028140D">
      <w:pPr>
        <w:pStyle w:val="CommentText"/>
      </w:pPr>
      <w:r>
        <w:rPr>
          <w:rStyle w:val="CommentReference"/>
        </w:rPr>
        <w:annotationRef/>
      </w:r>
      <w:r>
        <w:t>I think more than this per individual, no? Seems quite low.</w:t>
      </w:r>
    </w:p>
  </w:comment>
  <w:comment w:id="3" w:author="fonti.kar@gmail.com" w:date="2020-05-25T13:31:00Z" w:initials="f">
    <w:p w14:paraId="3DF34AB7" w14:textId="07EF3A21" w:rsidR="0028140D" w:rsidRDefault="0028140D">
      <w:pPr>
        <w:pStyle w:val="CommentText"/>
      </w:pPr>
      <w:r>
        <w:rPr>
          <w:rStyle w:val="CommentReference"/>
        </w:rPr>
        <w:annotationRef/>
      </w:r>
      <w:r>
        <w:t xml:space="preserve">Yeah per individual but ad lib is fine! </w:t>
      </w:r>
    </w:p>
  </w:comment>
  <w:comment w:id="4" w:author="Daniel Noble" w:date="2020-05-22T15:47:00Z" w:initials="DN">
    <w:p w14:paraId="511057E1" w14:textId="07DCE9E7" w:rsidR="0028140D" w:rsidRDefault="0028140D">
      <w:pPr>
        <w:pStyle w:val="CommentText"/>
      </w:pPr>
      <w:r>
        <w:rPr>
          <w:rStyle w:val="CommentReference"/>
        </w:rPr>
        <w:annotationRef/>
      </w:r>
      <w:r>
        <w:t>You probably actually don’t need to say how many. Ad libitum is enough I guess. The more important feeding regime is for the babies, not adults. Here you’re talking about adults.</w:t>
      </w:r>
    </w:p>
  </w:comment>
  <w:comment w:id="6" w:author="Daniel Noble" w:date="2020-05-22T15:56:00Z" w:initials="DN">
    <w:p w14:paraId="4DD5586B" w14:textId="63D7AACE" w:rsidR="0028140D" w:rsidRDefault="0028140D">
      <w:pPr>
        <w:pStyle w:val="CommentText"/>
      </w:pPr>
      <w:r>
        <w:rPr>
          <w:rStyle w:val="CommentReference"/>
        </w:rPr>
        <w:annotationRef/>
      </w:r>
      <w:r>
        <w:t xml:space="preserve">Probably remove this if you don’t have sex, but even stlll I would just remove. They are not sexually mature quite when you do this so not likely to be a major problem so long as densities and size ranges are the same. </w:t>
      </w:r>
    </w:p>
  </w:comment>
  <w:comment w:id="7" w:author="fonti.kar@gmail.com" w:date="2020-05-22T14:55:00Z" w:initials="f">
    <w:p w14:paraId="15164A98" w14:textId="0FCD7B9B" w:rsidR="0028140D" w:rsidRDefault="0028140D">
      <w:pPr>
        <w:pStyle w:val="CommentText"/>
      </w:pPr>
      <w:r>
        <w:rPr>
          <w:rStyle w:val="CommentReference"/>
        </w:rPr>
        <w:annotationRef/>
      </w:r>
      <w:r>
        <w:t>Pending, need to run the sex loci pipeline from dartR</w:t>
      </w:r>
    </w:p>
  </w:comment>
  <w:comment w:id="8" w:author="fonti.kar@gmail.com" w:date="2020-05-20T10:39:00Z" w:initials="f">
    <w:p w14:paraId="3C193660" w14:textId="11C48F11" w:rsidR="0028140D" w:rsidRDefault="0028140D" w:rsidP="008979EB">
      <w:pPr>
        <w:pStyle w:val="CommentText"/>
      </w:pPr>
      <w:r>
        <w:rPr>
          <w:rStyle w:val="CommentReference"/>
        </w:rPr>
        <w:annotationRef/>
      </w:r>
      <w:r>
        <w:t>Check with DART if all of this was sued for the HDM</w:t>
      </w:r>
    </w:p>
  </w:comment>
  <w:comment w:id="9" w:author="Daniel Noble" w:date="2020-05-22T16:10:00Z" w:initials="DN">
    <w:p w14:paraId="558096AE" w14:textId="723A30A5" w:rsidR="0028140D" w:rsidRDefault="0028140D">
      <w:pPr>
        <w:pStyle w:val="CommentText"/>
      </w:pPr>
      <w:r>
        <w:rPr>
          <w:rStyle w:val="CommentReference"/>
        </w:rPr>
        <w:annotationRef/>
      </w:r>
      <w:r>
        <w:t>Right, but you need to give the actual numbers here that met these probably, also what minor allele frequency cutoff did ou use?</w:t>
      </w:r>
    </w:p>
  </w:comment>
  <w:comment w:id="12" w:author="fonti.kar@gmail.com" w:date="2020-06-08T17:22:00Z" w:initials="f">
    <w:p w14:paraId="02943712" w14:textId="5FD30CCE" w:rsidR="0028140D" w:rsidRDefault="0028140D">
      <w:pPr>
        <w:pStyle w:val="CommentText"/>
      </w:pPr>
      <w:r>
        <w:rPr>
          <w:rStyle w:val="CommentReference"/>
        </w:rPr>
        <w:annotationRef/>
      </w:r>
      <w:r>
        <w:t>Struggling with structure! I feel like the random effects stuff should do with the estimating genetic variance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FB656A" w15:done="1"/>
  <w15:commentEx w15:paraId="38FDE24E" w15:done="1"/>
  <w15:commentEx w15:paraId="7F25E8AC" w15:done="1"/>
  <w15:commentEx w15:paraId="3DF34AB7" w15:paraIdParent="7F25E8AC" w15:done="1"/>
  <w15:commentEx w15:paraId="511057E1" w15:done="1"/>
  <w15:commentEx w15:paraId="4DD5586B" w15:done="0"/>
  <w15:commentEx w15:paraId="15164A98" w15:done="0"/>
  <w15:commentEx w15:paraId="3C193660" w15:done="0"/>
  <w15:commentEx w15:paraId="558096AE" w15:done="1"/>
  <w15:commentEx w15:paraId="029437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7194" w16cex:dateUtc="2020-05-22T05:43:00Z"/>
  <w16cex:commentExtensible w16cex:durableId="227271C5" w16cex:dateUtc="2020-05-22T05:44:00Z"/>
  <w16cex:commentExtensible w16cex:durableId="227271D9" w16cex:dateUtc="2020-05-22T05:44:00Z"/>
  <w16cex:commentExtensible w16cex:durableId="2276474B" w16cex:dateUtc="2020-05-25T03:31:00Z"/>
  <w16cex:commentExtensible w16cex:durableId="227272A9" w16cex:dateUtc="2020-05-22T05:47:00Z"/>
  <w16cex:commentExtensible w16cex:durableId="227274B7" w16cex:dateUtc="2020-05-22T05:56:00Z"/>
  <w16cex:commentExtensible w16cex:durableId="22726658" w16cex:dateUtc="2020-05-22T04:55:00Z"/>
  <w16cex:commentExtensible w16cex:durableId="226FC2B6" w16cex:dateUtc="2020-05-20T00:39:00Z"/>
  <w16cex:commentExtensible w16cex:durableId="227277E0" w16cex:dateUtc="2020-05-22T06:10:00Z"/>
  <w16cex:commentExtensible w16cex:durableId="2288F23C" w16cex:dateUtc="2020-06-08T0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FB656A" w16cid:durableId="22727194"/>
  <w16cid:commentId w16cid:paraId="38FDE24E" w16cid:durableId="227271C5"/>
  <w16cid:commentId w16cid:paraId="7F25E8AC" w16cid:durableId="227271D9"/>
  <w16cid:commentId w16cid:paraId="3DF34AB7" w16cid:durableId="2276474B"/>
  <w16cid:commentId w16cid:paraId="511057E1" w16cid:durableId="227272A9"/>
  <w16cid:commentId w16cid:paraId="4DD5586B" w16cid:durableId="227274B7"/>
  <w16cid:commentId w16cid:paraId="15164A98" w16cid:durableId="22726658"/>
  <w16cid:commentId w16cid:paraId="3C193660" w16cid:durableId="226FC2B6"/>
  <w16cid:commentId w16cid:paraId="558096AE" w16cid:durableId="227277E0"/>
  <w16cid:commentId w16cid:paraId="02943712" w16cid:durableId="2288F2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2A3A"/>
    <w:rsid w:val="00013029"/>
    <w:rsid w:val="00015242"/>
    <w:rsid w:val="0001579C"/>
    <w:rsid w:val="00024234"/>
    <w:rsid w:val="00027110"/>
    <w:rsid w:val="000272E8"/>
    <w:rsid w:val="000365A1"/>
    <w:rsid w:val="0004698F"/>
    <w:rsid w:val="00055A01"/>
    <w:rsid w:val="0005607F"/>
    <w:rsid w:val="000560F2"/>
    <w:rsid w:val="000625F2"/>
    <w:rsid w:val="00062C67"/>
    <w:rsid w:val="00062EF8"/>
    <w:rsid w:val="000712A7"/>
    <w:rsid w:val="0007518A"/>
    <w:rsid w:val="000778A0"/>
    <w:rsid w:val="000912A0"/>
    <w:rsid w:val="0009402D"/>
    <w:rsid w:val="000A582A"/>
    <w:rsid w:val="000B510F"/>
    <w:rsid w:val="000C0B37"/>
    <w:rsid w:val="000C25C9"/>
    <w:rsid w:val="000D2A14"/>
    <w:rsid w:val="000E0867"/>
    <w:rsid w:val="000E2CE7"/>
    <w:rsid w:val="000E30E7"/>
    <w:rsid w:val="001050C2"/>
    <w:rsid w:val="001111B7"/>
    <w:rsid w:val="001119B8"/>
    <w:rsid w:val="00113E58"/>
    <w:rsid w:val="00127F21"/>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D3F43"/>
    <w:rsid w:val="001D63E9"/>
    <w:rsid w:val="001E693F"/>
    <w:rsid w:val="001E7AF6"/>
    <w:rsid w:val="001F13BB"/>
    <w:rsid w:val="00207D3C"/>
    <w:rsid w:val="00211263"/>
    <w:rsid w:val="00230756"/>
    <w:rsid w:val="00244828"/>
    <w:rsid w:val="00251988"/>
    <w:rsid w:val="00253019"/>
    <w:rsid w:val="002604A9"/>
    <w:rsid w:val="00261DAD"/>
    <w:rsid w:val="00263670"/>
    <w:rsid w:val="00263BDD"/>
    <w:rsid w:val="00272CE3"/>
    <w:rsid w:val="00274ECD"/>
    <w:rsid w:val="00277AB9"/>
    <w:rsid w:val="002808F8"/>
    <w:rsid w:val="0028140D"/>
    <w:rsid w:val="00285969"/>
    <w:rsid w:val="00291B1F"/>
    <w:rsid w:val="00296402"/>
    <w:rsid w:val="002B5E52"/>
    <w:rsid w:val="002B6DC7"/>
    <w:rsid w:val="002B7355"/>
    <w:rsid w:val="002C556A"/>
    <w:rsid w:val="002C7AFC"/>
    <w:rsid w:val="002D5A05"/>
    <w:rsid w:val="003006E1"/>
    <w:rsid w:val="00305648"/>
    <w:rsid w:val="003121CC"/>
    <w:rsid w:val="00317AE3"/>
    <w:rsid w:val="003217F2"/>
    <w:rsid w:val="00324C22"/>
    <w:rsid w:val="00331E8A"/>
    <w:rsid w:val="00332E8C"/>
    <w:rsid w:val="00334DBD"/>
    <w:rsid w:val="00337F71"/>
    <w:rsid w:val="0034462B"/>
    <w:rsid w:val="003572E8"/>
    <w:rsid w:val="003630C7"/>
    <w:rsid w:val="003639A3"/>
    <w:rsid w:val="00364AF0"/>
    <w:rsid w:val="00370E46"/>
    <w:rsid w:val="00376AC7"/>
    <w:rsid w:val="003813F1"/>
    <w:rsid w:val="003823FA"/>
    <w:rsid w:val="0039168A"/>
    <w:rsid w:val="003A70F3"/>
    <w:rsid w:val="003B014A"/>
    <w:rsid w:val="003C6320"/>
    <w:rsid w:val="003D05B1"/>
    <w:rsid w:val="003D3BD3"/>
    <w:rsid w:val="003D721B"/>
    <w:rsid w:val="003E0332"/>
    <w:rsid w:val="003E7621"/>
    <w:rsid w:val="003E7E5D"/>
    <w:rsid w:val="003F6048"/>
    <w:rsid w:val="003F7163"/>
    <w:rsid w:val="004013F3"/>
    <w:rsid w:val="00410A61"/>
    <w:rsid w:val="00410B36"/>
    <w:rsid w:val="0042241B"/>
    <w:rsid w:val="00431125"/>
    <w:rsid w:val="0043490F"/>
    <w:rsid w:val="00435F18"/>
    <w:rsid w:val="00437ED7"/>
    <w:rsid w:val="00443918"/>
    <w:rsid w:val="00466CA4"/>
    <w:rsid w:val="00466E50"/>
    <w:rsid w:val="00470499"/>
    <w:rsid w:val="00472776"/>
    <w:rsid w:val="00477397"/>
    <w:rsid w:val="00484E30"/>
    <w:rsid w:val="00487AEF"/>
    <w:rsid w:val="00490790"/>
    <w:rsid w:val="004A1BB2"/>
    <w:rsid w:val="004A5BC8"/>
    <w:rsid w:val="004A66B5"/>
    <w:rsid w:val="004B0B8B"/>
    <w:rsid w:val="004B38FB"/>
    <w:rsid w:val="004B3C82"/>
    <w:rsid w:val="004B6F48"/>
    <w:rsid w:val="004C32F0"/>
    <w:rsid w:val="004C625A"/>
    <w:rsid w:val="004D4531"/>
    <w:rsid w:val="004F0505"/>
    <w:rsid w:val="004F5B2D"/>
    <w:rsid w:val="00500041"/>
    <w:rsid w:val="0050451E"/>
    <w:rsid w:val="00505C06"/>
    <w:rsid w:val="00514445"/>
    <w:rsid w:val="00525371"/>
    <w:rsid w:val="00530D98"/>
    <w:rsid w:val="0053402A"/>
    <w:rsid w:val="00541E71"/>
    <w:rsid w:val="00542EED"/>
    <w:rsid w:val="0054517F"/>
    <w:rsid w:val="00545CE8"/>
    <w:rsid w:val="00560932"/>
    <w:rsid w:val="0056736E"/>
    <w:rsid w:val="0058190A"/>
    <w:rsid w:val="00590295"/>
    <w:rsid w:val="00590AEE"/>
    <w:rsid w:val="0059236A"/>
    <w:rsid w:val="005A031B"/>
    <w:rsid w:val="005A2C63"/>
    <w:rsid w:val="005A75A4"/>
    <w:rsid w:val="005B22DB"/>
    <w:rsid w:val="005C15E9"/>
    <w:rsid w:val="005C6252"/>
    <w:rsid w:val="005C6375"/>
    <w:rsid w:val="005D2CD1"/>
    <w:rsid w:val="005D3EB4"/>
    <w:rsid w:val="005D5FC0"/>
    <w:rsid w:val="005D6ABE"/>
    <w:rsid w:val="005D7E67"/>
    <w:rsid w:val="005F62AC"/>
    <w:rsid w:val="00602823"/>
    <w:rsid w:val="006073E2"/>
    <w:rsid w:val="006115AC"/>
    <w:rsid w:val="006139EA"/>
    <w:rsid w:val="00613AF6"/>
    <w:rsid w:val="006174D2"/>
    <w:rsid w:val="00631933"/>
    <w:rsid w:val="00632F8F"/>
    <w:rsid w:val="00635EE7"/>
    <w:rsid w:val="006508AC"/>
    <w:rsid w:val="00652422"/>
    <w:rsid w:val="00653297"/>
    <w:rsid w:val="00655EBC"/>
    <w:rsid w:val="00657A9C"/>
    <w:rsid w:val="00663684"/>
    <w:rsid w:val="006679A2"/>
    <w:rsid w:val="006705CF"/>
    <w:rsid w:val="0067067E"/>
    <w:rsid w:val="00675E92"/>
    <w:rsid w:val="0068082F"/>
    <w:rsid w:val="00685064"/>
    <w:rsid w:val="006850C8"/>
    <w:rsid w:val="006A2566"/>
    <w:rsid w:val="006B7939"/>
    <w:rsid w:val="006C12D6"/>
    <w:rsid w:val="006C5C6F"/>
    <w:rsid w:val="006D2D1C"/>
    <w:rsid w:val="006D5078"/>
    <w:rsid w:val="006D741A"/>
    <w:rsid w:val="006D7494"/>
    <w:rsid w:val="006E02B5"/>
    <w:rsid w:val="006E05AC"/>
    <w:rsid w:val="006E26C7"/>
    <w:rsid w:val="006F0138"/>
    <w:rsid w:val="006F4F26"/>
    <w:rsid w:val="006F54DB"/>
    <w:rsid w:val="00701961"/>
    <w:rsid w:val="00707D6F"/>
    <w:rsid w:val="007530C8"/>
    <w:rsid w:val="007544B5"/>
    <w:rsid w:val="00757E22"/>
    <w:rsid w:val="00763E3A"/>
    <w:rsid w:val="00764D36"/>
    <w:rsid w:val="00765005"/>
    <w:rsid w:val="00766666"/>
    <w:rsid w:val="007667F0"/>
    <w:rsid w:val="00772014"/>
    <w:rsid w:val="00783063"/>
    <w:rsid w:val="00796769"/>
    <w:rsid w:val="007968D4"/>
    <w:rsid w:val="007A000C"/>
    <w:rsid w:val="007A333B"/>
    <w:rsid w:val="007A3F96"/>
    <w:rsid w:val="007B4026"/>
    <w:rsid w:val="007B4A7A"/>
    <w:rsid w:val="007B5EBD"/>
    <w:rsid w:val="007B6EDD"/>
    <w:rsid w:val="007B76C0"/>
    <w:rsid w:val="007D4805"/>
    <w:rsid w:val="007D7204"/>
    <w:rsid w:val="007D7A0F"/>
    <w:rsid w:val="007E6F6F"/>
    <w:rsid w:val="007F65AE"/>
    <w:rsid w:val="008112A0"/>
    <w:rsid w:val="0081179C"/>
    <w:rsid w:val="00813DC4"/>
    <w:rsid w:val="008151E0"/>
    <w:rsid w:val="008321FC"/>
    <w:rsid w:val="00835799"/>
    <w:rsid w:val="0083755C"/>
    <w:rsid w:val="008416CB"/>
    <w:rsid w:val="00847598"/>
    <w:rsid w:val="00847E3F"/>
    <w:rsid w:val="008528AD"/>
    <w:rsid w:val="0085551F"/>
    <w:rsid w:val="00864A7F"/>
    <w:rsid w:val="00864CB2"/>
    <w:rsid w:val="0087468E"/>
    <w:rsid w:val="00876543"/>
    <w:rsid w:val="008846BA"/>
    <w:rsid w:val="00890EFD"/>
    <w:rsid w:val="008979EB"/>
    <w:rsid w:val="008B15FA"/>
    <w:rsid w:val="008B2AB9"/>
    <w:rsid w:val="008C5B35"/>
    <w:rsid w:val="008D4671"/>
    <w:rsid w:val="008E06DB"/>
    <w:rsid w:val="008E64ED"/>
    <w:rsid w:val="008F7A48"/>
    <w:rsid w:val="009006C8"/>
    <w:rsid w:val="00902C9F"/>
    <w:rsid w:val="00914168"/>
    <w:rsid w:val="00922710"/>
    <w:rsid w:val="00922D51"/>
    <w:rsid w:val="00925754"/>
    <w:rsid w:val="009264A3"/>
    <w:rsid w:val="0093090B"/>
    <w:rsid w:val="0094037C"/>
    <w:rsid w:val="00945B87"/>
    <w:rsid w:val="00945E50"/>
    <w:rsid w:val="0095179D"/>
    <w:rsid w:val="009533CE"/>
    <w:rsid w:val="00956285"/>
    <w:rsid w:val="00963407"/>
    <w:rsid w:val="00974A2E"/>
    <w:rsid w:val="00975F7A"/>
    <w:rsid w:val="00980738"/>
    <w:rsid w:val="00980D2A"/>
    <w:rsid w:val="00984478"/>
    <w:rsid w:val="00996FFD"/>
    <w:rsid w:val="009A6730"/>
    <w:rsid w:val="009B3A1B"/>
    <w:rsid w:val="009C11CD"/>
    <w:rsid w:val="009C520A"/>
    <w:rsid w:val="009C7152"/>
    <w:rsid w:val="009C750C"/>
    <w:rsid w:val="009D29D0"/>
    <w:rsid w:val="009D3543"/>
    <w:rsid w:val="009D4176"/>
    <w:rsid w:val="009E1250"/>
    <w:rsid w:val="009E67C5"/>
    <w:rsid w:val="009F086B"/>
    <w:rsid w:val="009F219F"/>
    <w:rsid w:val="009F4474"/>
    <w:rsid w:val="00A0085C"/>
    <w:rsid w:val="00A03B9C"/>
    <w:rsid w:val="00A06BB0"/>
    <w:rsid w:val="00A107E3"/>
    <w:rsid w:val="00A12F6F"/>
    <w:rsid w:val="00A16F26"/>
    <w:rsid w:val="00A2184E"/>
    <w:rsid w:val="00A31D41"/>
    <w:rsid w:val="00A34C03"/>
    <w:rsid w:val="00A34D03"/>
    <w:rsid w:val="00A50A0E"/>
    <w:rsid w:val="00A52150"/>
    <w:rsid w:val="00A57336"/>
    <w:rsid w:val="00A6170E"/>
    <w:rsid w:val="00A64AC5"/>
    <w:rsid w:val="00A6551B"/>
    <w:rsid w:val="00A65AAD"/>
    <w:rsid w:val="00A8241B"/>
    <w:rsid w:val="00A836A1"/>
    <w:rsid w:val="00A83712"/>
    <w:rsid w:val="00A85346"/>
    <w:rsid w:val="00A93B36"/>
    <w:rsid w:val="00A948C6"/>
    <w:rsid w:val="00AA1C83"/>
    <w:rsid w:val="00AA7057"/>
    <w:rsid w:val="00AB4D5C"/>
    <w:rsid w:val="00AB55AE"/>
    <w:rsid w:val="00AB6D50"/>
    <w:rsid w:val="00AC4989"/>
    <w:rsid w:val="00AD3BA0"/>
    <w:rsid w:val="00AD622B"/>
    <w:rsid w:val="00AE049B"/>
    <w:rsid w:val="00B02B86"/>
    <w:rsid w:val="00B12403"/>
    <w:rsid w:val="00B14CEA"/>
    <w:rsid w:val="00B416D5"/>
    <w:rsid w:val="00B4214F"/>
    <w:rsid w:val="00B42C73"/>
    <w:rsid w:val="00B51EBE"/>
    <w:rsid w:val="00B62727"/>
    <w:rsid w:val="00B6301A"/>
    <w:rsid w:val="00B704F9"/>
    <w:rsid w:val="00B71B42"/>
    <w:rsid w:val="00B743ED"/>
    <w:rsid w:val="00B82231"/>
    <w:rsid w:val="00B82C7F"/>
    <w:rsid w:val="00B84B89"/>
    <w:rsid w:val="00B90E56"/>
    <w:rsid w:val="00B97709"/>
    <w:rsid w:val="00BC44A3"/>
    <w:rsid w:val="00BC6F9C"/>
    <w:rsid w:val="00BC72BE"/>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6352"/>
    <w:rsid w:val="00C5687B"/>
    <w:rsid w:val="00C576C8"/>
    <w:rsid w:val="00C609DE"/>
    <w:rsid w:val="00C60A25"/>
    <w:rsid w:val="00C61AEF"/>
    <w:rsid w:val="00C70A4F"/>
    <w:rsid w:val="00C726E8"/>
    <w:rsid w:val="00C742BD"/>
    <w:rsid w:val="00C74379"/>
    <w:rsid w:val="00C762C5"/>
    <w:rsid w:val="00C77BE9"/>
    <w:rsid w:val="00C80624"/>
    <w:rsid w:val="00C84205"/>
    <w:rsid w:val="00C91A55"/>
    <w:rsid w:val="00C94582"/>
    <w:rsid w:val="00CA658E"/>
    <w:rsid w:val="00CB00FB"/>
    <w:rsid w:val="00CB4360"/>
    <w:rsid w:val="00CB49E0"/>
    <w:rsid w:val="00CC4E1E"/>
    <w:rsid w:val="00CD006F"/>
    <w:rsid w:val="00CD2C9C"/>
    <w:rsid w:val="00CD4499"/>
    <w:rsid w:val="00CD646D"/>
    <w:rsid w:val="00CD7B06"/>
    <w:rsid w:val="00CE5EA4"/>
    <w:rsid w:val="00CE63A8"/>
    <w:rsid w:val="00CF5C34"/>
    <w:rsid w:val="00D10AF4"/>
    <w:rsid w:val="00D12670"/>
    <w:rsid w:val="00D12A35"/>
    <w:rsid w:val="00D214FD"/>
    <w:rsid w:val="00D24095"/>
    <w:rsid w:val="00D24622"/>
    <w:rsid w:val="00D35299"/>
    <w:rsid w:val="00D41F47"/>
    <w:rsid w:val="00D4313E"/>
    <w:rsid w:val="00D46CF6"/>
    <w:rsid w:val="00D47E7C"/>
    <w:rsid w:val="00D731FB"/>
    <w:rsid w:val="00D749F0"/>
    <w:rsid w:val="00D80615"/>
    <w:rsid w:val="00D862E6"/>
    <w:rsid w:val="00D901ED"/>
    <w:rsid w:val="00D93CC2"/>
    <w:rsid w:val="00D9433F"/>
    <w:rsid w:val="00D94A70"/>
    <w:rsid w:val="00DA11CF"/>
    <w:rsid w:val="00DA4547"/>
    <w:rsid w:val="00DB2D94"/>
    <w:rsid w:val="00DC36E2"/>
    <w:rsid w:val="00DC5782"/>
    <w:rsid w:val="00DD0136"/>
    <w:rsid w:val="00DD1764"/>
    <w:rsid w:val="00DD441C"/>
    <w:rsid w:val="00DE66B8"/>
    <w:rsid w:val="00DE6B68"/>
    <w:rsid w:val="00DF41BA"/>
    <w:rsid w:val="00DF4847"/>
    <w:rsid w:val="00DF7AF6"/>
    <w:rsid w:val="00E01982"/>
    <w:rsid w:val="00E0324B"/>
    <w:rsid w:val="00E1668C"/>
    <w:rsid w:val="00E430A8"/>
    <w:rsid w:val="00E43EF6"/>
    <w:rsid w:val="00E61257"/>
    <w:rsid w:val="00E6342D"/>
    <w:rsid w:val="00E70336"/>
    <w:rsid w:val="00E7149A"/>
    <w:rsid w:val="00E83BBD"/>
    <w:rsid w:val="00E87840"/>
    <w:rsid w:val="00E9234E"/>
    <w:rsid w:val="00E96B11"/>
    <w:rsid w:val="00E97834"/>
    <w:rsid w:val="00EA1D19"/>
    <w:rsid w:val="00EA43BB"/>
    <w:rsid w:val="00EA5B70"/>
    <w:rsid w:val="00EA69A4"/>
    <w:rsid w:val="00EC6266"/>
    <w:rsid w:val="00EC7CB4"/>
    <w:rsid w:val="00ED5C00"/>
    <w:rsid w:val="00ED7CA8"/>
    <w:rsid w:val="00EF2056"/>
    <w:rsid w:val="00EF50CB"/>
    <w:rsid w:val="00F03377"/>
    <w:rsid w:val="00F11BB8"/>
    <w:rsid w:val="00F135D3"/>
    <w:rsid w:val="00F13DF4"/>
    <w:rsid w:val="00F3290C"/>
    <w:rsid w:val="00F3322E"/>
    <w:rsid w:val="00F3412D"/>
    <w:rsid w:val="00F35996"/>
    <w:rsid w:val="00F50E8D"/>
    <w:rsid w:val="00F53FE5"/>
    <w:rsid w:val="00F559CF"/>
    <w:rsid w:val="00F56D95"/>
    <w:rsid w:val="00F62084"/>
    <w:rsid w:val="00F63BFD"/>
    <w:rsid w:val="00F65D28"/>
    <w:rsid w:val="00F723BE"/>
    <w:rsid w:val="00F85027"/>
    <w:rsid w:val="00F87B5B"/>
    <w:rsid w:val="00F91B6F"/>
    <w:rsid w:val="00FA13F2"/>
    <w:rsid w:val="00FA2014"/>
    <w:rsid w:val="00FA3624"/>
    <w:rsid w:val="00FA427B"/>
    <w:rsid w:val="00FA717A"/>
    <w:rsid w:val="00FB6519"/>
    <w:rsid w:val="00FC155D"/>
    <w:rsid w:val="00FC1890"/>
    <w:rsid w:val="00FC2D8C"/>
    <w:rsid w:val="00FD578B"/>
    <w:rsid w:val="00FE1D77"/>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10</Pages>
  <Words>8313</Words>
  <Characters>47385</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190</cp:revision>
  <dcterms:created xsi:type="dcterms:W3CDTF">2020-04-07T04:17:00Z</dcterms:created>
  <dcterms:modified xsi:type="dcterms:W3CDTF">2020-06-1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KV70hBk"/&gt;&lt;style id="http://www.zotero.org/styles/apa" locale="en-GB" hasBibliography="1" bibliographyStyleHasBeenSet="1"/&gt;&lt;prefs&gt;&lt;pref name="fieldType" value="Field"/&gt;&lt;/prefs&gt;&lt;/data&gt;</vt:lpwstr>
  </property>
</Properties>
</file>